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5B692828"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r w:rsidR="00284472">
        <w:t xml:space="preserve"> </w:t>
      </w:r>
      <w:r w:rsidR="00A07765">
        <w:rPr>
          <w:rFonts w:hint="eastAsia"/>
        </w:rPr>
        <w:t>000</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roofErr w:type="gramStart"/>
      <w:r w:rsidR="003011C2" w:rsidRPr="003011C2">
        <w:t>（</w:t>
      </w:r>
      <w:proofErr w:type="gramEnd"/>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pPr>
    </w:p>
    <w:p w14:paraId="484E6C3D" w14:textId="014DA384" w:rsidR="002371DD" w:rsidRDefault="00B24EE5" w:rsidP="00E42CFA">
      <w:pPr>
        <w:pStyle w:val="af3"/>
      </w:pPr>
      <w:proofErr w:type="gramStart"/>
      <w:r>
        <w:rPr>
          <w:rFonts w:hint="eastAsia"/>
        </w:rPr>
        <w:t>【</w:t>
      </w:r>
      <w:proofErr w:type="gramEnd"/>
      <w:r w:rsidR="00581329">
        <w:rPr>
          <w:rFonts w:hint="eastAsia"/>
        </w:rPr>
        <w:t>論中提到</w:t>
      </w:r>
      <w:r w:rsidR="00581329">
        <w:rPr>
          <w:rFonts w:hint="eastAsia"/>
        </w:rPr>
        <w:t>:</w:t>
      </w:r>
      <w:r>
        <w:rPr>
          <w:rFonts w:hint="eastAsia"/>
        </w:rPr>
        <w:t>創新仍不斷湧現</w:t>
      </w:r>
      <w:proofErr w:type="gramStart"/>
      <w:r>
        <w:rPr>
          <w:rFonts w:hint="eastAsia"/>
        </w:rPr>
        <w:t>】</w:t>
      </w:r>
      <w:proofErr w:type="gramEnd"/>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roofErr w:type="gramStart"/>
      <w:r w:rsidR="00806FF1" w:rsidRPr="00806FF1">
        <w:t>（</w:t>
      </w:r>
      <w:proofErr w:type="gramEnd"/>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proofErr w:type="gramStart"/>
      <w:r w:rsidRPr="002371DD">
        <w:rPr>
          <w:rFonts w:hint="eastAsia"/>
        </w:rPr>
        <w:t>此外，</w:t>
      </w:r>
      <w:proofErr w:type="gramEnd"/>
      <w:r w:rsidRPr="002371DD">
        <w:rPr>
          <w:rFonts w:hint="eastAsia"/>
        </w:rPr>
        <w:t>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w:t>
      </w:r>
      <w:proofErr w:type="gramStart"/>
      <w:r w:rsidR="0030645F" w:rsidRPr="0030645F">
        <w:t>Indeed</w:t>
      </w:r>
      <w:proofErr w:type="gramEnd"/>
      <w:r w:rsidR="0030645F" w:rsidRPr="0030645F">
        <w:t xml:space="preserve">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proofErr w:type="gramStart"/>
      <w:r w:rsidR="0021725F" w:rsidRPr="00806FF1">
        <w:t>（</w:t>
      </w:r>
      <w:proofErr w:type="gramEnd"/>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roofErr w:type="gramStart"/>
      <w:r w:rsidR="0014035B" w:rsidRPr="0014035B">
        <w:t>（</w:t>
      </w:r>
      <w:proofErr w:type="gramEnd"/>
      <w:r w:rsidR="0014035B" w:rsidRPr="0014035B">
        <w:t>來自《</w:t>
      </w:r>
      <w:r w:rsidR="0014035B" w:rsidRPr="0014035B">
        <w:t>Digital innovation: A review and synthesis</w:t>
      </w:r>
      <w:proofErr w:type="gramStart"/>
      <w:r w:rsidR="0014035B" w:rsidRPr="0014035B">
        <w:t>》</w:t>
      </w:r>
      <w:proofErr w:type="gramEnd"/>
      <w:r w:rsidR="0014035B" w:rsidRPr="0014035B">
        <w:t>，</w:t>
      </w:r>
      <w:r w:rsidR="0014035B" w:rsidRPr="0014035B">
        <w:t>Rajiv Kohli, Nigel P. Melville</w:t>
      </w:r>
      <w:r w:rsidR="0014035B" w:rsidRPr="0014035B">
        <w:t>，</w:t>
      </w:r>
      <w:r w:rsidR="0014035B" w:rsidRPr="0014035B">
        <w:t>2018</w:t>
      </w:r>
      <w:proofErr w:type="gramStart"/>
      <w:r w:rsidR="0014035B" w:rsidRPr="0014035B">
        <w:t>）</w:t>
      </w:r>
      <w:proofErr w:type="gramEnd"/>
    </w:p>
    <w:p w14:paraId="2D435BFB" w14:textId="77777777" w:rsidR="00191A18" w:rsidRDefault="00191A18" w:rsidP="00E61F8B">
      <w:pPr>
        <w:pStyle w:val="15"/>
        <w:ind w:firstLineChars="0" w:firstLine="0"/>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proofErr w:type="gramStart"/>
      <w:r w:rsidR="00462CBC" w:rsidRPr="00462CBC">
        <w:rPr>
          <w:i/>
          <w:iCs/>
        </w:rPr>
        <w:t>”</w:t>
      </w:r>
      <w:r w:rsidR="007673C9" w:rsidRPr="007673C9">
        <w:t>asking</w:t>
      </w:r>
      <w:proofErr w:type="gramEnd"/>
      <w:r w:rsidR="007673C9" w:rsidRPr="007673C9">
        <w:t xml:space="preserve">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proofErr w:type="gramStart"/>
      <w:r w:rsidR="00191A18" w:rsidRPr="00191A18">
        <w:rPr>
          <w:i/>
          <w:iCs/>
        </w:rPr>
        <w:t>（</w:t>
      </w:r>
      <w:proofErr w:type="gramEnd"/>
      <w:r w:rsidR="00191A18" w:rsidRPr="00191A18">
        <w:rPr>
          <w:i/>
          <w:iCs/>
        </w:rPr>
        <w:t>來自《</w:t>
      </w:r>
      <w:r w:rsidR="00191A18" w:rsidRPr="00191A18">
        <w:rPr>
          <w:i/>
          <w:iCs/>
        </w:rPr>
        <w:t>Digital innovation: A review and synthesis</w:t>
      </w:r>
      <w:proofErr w:type="gramStart"/>
      <w:r w:rsidR="00191A18" w:rsidRPr="00191A18">
        <w:rPr>
          <w:i/>
          <w:iCs/>
        </w:rPr>
        <w:t>》</w:t>
      </w:r>
      <w:proofErr w:type="gramEnd"/>
      <w:r w:rsidR="00191A18" w:rsidRPr="00191A18">
        <w:rPr>
          <w:i/>
          <w:iCs/>
        </w:rPr>
        <w:t>，</w:t>
      </w:r>
      <w:r w:rsidR="00191A18" w:rsidRPr="00191A18">
        <w:rPr>
          <w:i/>
          <w:iCs/>
        </w:rPr>
        <w:t>Rajiv Kohli, Nigel P. Melville</w:t>
      </w:r>
      <w:r w:rsidR="00191A18" w:rsidRPr="00191A18">
        <w:rPr>
          <w:i/>
          <w:iCs/>
        </w:rPr>
        <w:t>，</w:t>
      </w:r>
      <w:r w:rsidR="00191A18" w:rsidRPr="00191A18">
        <w:rPr>
          <w:i/>
          <w:iCs/>
        </w:rPr>
        <w:t>2018</w:t>
      </w:r>
      <w:proofErr w:type="gramStart"/>
      <w:r w:rsidR="00191A18" w:rsidRPr="00191A18">
        <w:rPr>
          <w:i/>
          <w:iCs/>
        </w:rPr>
        <w:t>）</w:t>
      </w:r>
      <w:proofErr w:type="gramEnd"/>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proofErr w:type="gramStart"/>
      <w:r>
        <w:rPr>
          <w:rFonts w:hint="eastAsia"/>
        </w:rPr>
        <w:t>【</w:t>
      </w:r>
      <w:proofErr w:type="gramEnd"/>
      <w:r w:rsidR="00026EB4">
        <w:rPr>
          <w:rFonts w:hint="eastAsia"/>
        </w:rPr>
        <w:t>摘要</w:t>
      </w:r>
      <w:r w:rsidR="00026EB4">
        <w:rPr>
          <w:rFonts w:hint="eastAsia"/>
        </w:rPr>
        <w:t>:</w:t>
      </w:r>
      <w:r>
        <w:rPr>
          <w:rFonts w:hint="eastAsia"/>
        </w:rPr>
        <w:t>提出七個維度</w:t>
      </w:r>
      <w:proofErr w:type="gramStart"/>
      <w:r>
        <w:rPr>
          <w:rFonts w:hint="eastAsia"/>
        </w:rPr>
        <w:t>】</w:t>
      </w:r>
      <w:proofErr w:type="gramEnd"/>
      <w:r w:rsidRPr="00101887">
        <w:t>結合科學計量學和系統文獻綜述方法來研究適應性理論框架的</w:t>
      </w:r>
      <w:r w:rsidRPr="00101887">
        <w:t xml:space="preserve"> 7 </w:t>
      </w:r>
      <w:r w:rsidRPr="00101887">
        <w:t>個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roofErr w:type="gramStart"/>
      <w:r w:rsidR="00F32259" w:rsidRPr="00F32259">
        <w:rPr>
          <w:color w:val="EE0000"/>
        </w:rPr>
        <w:t>（</w:t>
      </w:r>
      <w:proofErr w:type="gramEnd"/>
      <w:r w:rsidR="00F32259" w:rsidRPr="00F32259">
        <w:rPr>
          <w:color w:val="EE0000"/>
        </w:rPr>
        <w:t>來自《</w:t>
      </w:r>
      <w:r w:rsidR="00F32259" w:rsidRPr="00F32259">
        <w:rPr>
          <w:color w:val="EE0000"/>
        </w:rPr>
        <w:t>Digital innovation: A review and synthesis</w:t>
      </w:r>
      <w:proofErr w:type="gramStart"/>
      <w:r w:rsidR="00F32259" w:rsidRPr="00F32259">
        <w:rPr>
          <w:color w:val="EE0000"/>
        </w:rPr>
        <w:t>》</w:t>
      </w:r>
      <w:proofErr w:type="gramEnd"/>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proofErr w:type="gramStart"/>
      <w:r w:rsidR="00F32259" w:rsidRPr="00F32259">
        <w:rPr>
          <w:color w:val="EE0000"/>
        </w:rPr>
        <w:t>）</w:t>
      </w:r>
      <w:proofErr w:type="gramEnd"/>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roofErr w:type="gramStart"/>
      <w:r w:rsidR="00771001" w:rsidRPr="00771001">
        <w:t>（</w:t>
      </w:r>
      <w:proofErr w:type="gramEnd"/>
      <w:r w:rsidR="00771001" w:rsidRPr="00771001">
        <w:t>來自《</w:t>
      </w:r>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proofErr w:type="gramStart"/>
      <w:r w:rsidR="00727357" w:rsidRPr="00727357">
        <w:t>（</w:t>
      </w:r>
      <w:proofErr w:type="gramEnd"/>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proofErr w:type="gramStart"/>
      <w:r w:rsidR="00771001" w:rsidRPr="00771001">
        <w:t>（</w:t>
      </w:r>
      <w:proofErr w:type="gramEnd"/>
      <w:r w:rsidR="00771001" w:rsidRPr="00771001">
        <w:t>來自《</w:t>
      </w:r>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w:t>
      </w:r>
      <w:proofErr w:type="gramStart"/>
      <w:r w:rsidR="00107205" w:rsidRPr="00107205">
        <w:t>個</w:t>
      </w:r>
      <w:proofErr w:type="gramEnd"/>
      <w:r w:rsidR="00107205" w:rsidRPr="00107205">
        <w:t>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r w:rsidR="00107205" w:rsidRPr="00107205">
        <w:t>（</w:t>
      </w:r>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proofErr w:type="gramStart"/>
      <w:r w:rsidR="008F178A" w:rsidRPr="008F178A">
        <w:t>（</w:t>
      </w:r>
      <w:proofErr w:type="gramEnd"/>
      <w:r w:rsidR="008F178A" w:rsidRPr="008F178A">
        <w:t>來自《</w:t>
      </w:r>
      <w:r w:rsidR="008F178A" w:rsidRPr="008F178A">
        <w:t>Digital innovation: A review and synthesis</w:t>
      </w:r>
      <w:proofErr w:type="gramStart"/>
      <w:r w:rsidR="008F178A" w:rsidRPr="008F178A">
        <w:t>》</w:t>
      </w:r>
      <w:proofErr w:type="gramEnd"/>
      <w:r w:rsidR="008F178A" w:rsidRPr="008F178A">
        <w:t>，</w:t>
      </w:r>
      <w:r w:rsidR="008F178A" w:rsidRPr="008F178A">
        <w:t>Rajiv Kohli, Nigel P. Melville</w:t>
      </w:r>
      <w:r w:rsidR="008F178A" w:rsidRPr="008F178A">
        <w:t>，</w:t>
      </w:r>
      <w:r w:rsidR="008F178A" w:rsidRPr="008F178A">
        <w:t>2018</w:t>
      </w:r>
      <w:proofErr w:type="gramStart"/>
      <w:r w:rsidR="008F178A" w:rsidRPr="008F178A">
        <w:t>）</w:t>
      </w:r>
      <w:proofErr w:type="gramEnd"/>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proofErr w:type="gramStart"/>
      <w:r w:rsidR="00FA051F" w:rsidRPr="00FA051F">
        <w:t>（</w:t>
      </w:r>
      <w:proofErr w:type="gramEnd"/>
      <w:r w:rsidR="00FA051F" w:rsidRPr="00FA051F">
        <w:t>來自《</w:t>
      </w:r>
      <w:r w:rsidR="00FA051F" w:rsidRPr="00FA051F">
        <w:t>Digital innovation: A review and synthesis</w:t>
      </w:r>
      <w:proofErr w:type="gramStart"/>
      <w:r w:rsidR="00FA051F" w:rsidRPr="00FA051F">
        <w:t>》</w:t>
      </w:r>
      <w:proofErr w:type="gramEnd"/>
      <w:r w:rsidR="00FA051F" w:rsidRPr="00FA051F">
        <w:t>，</w:t>
      </w:r>
      <w:r w:rsidR="00FA051F" w:rsidRPr="00FA051F">
        <w:t>Rajiv Kohli, Nigel P. Melville</w:t>
      </w:r>
      <w:r w:rsidR="00FA051F" w:rsidRPr="00FA051F">
        <w:t>，</w:t>
      </w:r>
      <w:r w:rsidR="00FA051F" w:rsidRPr="00FA051F">
        <w:t>2018</w:t>
      </w:r>
      <w:proofErr w:type="gramStart"/>
      <w:r w:rsidR="00FA051F" w:rsidRPr="00FA051F">
        <w:t>）</w:t>
      </w:r>
      <w:proofErr w:type="gramEnd"/>
    </w:p>
    <w:p w14:paraId="05E46501" w14:textId="77777777" w:rsidR="0056121C" w:rsidRDefault="0056121C" w:rsidP="00F7614A"/>
    <w:p w14:paraId="50AD3210" w14:textId="1F4FED81"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w:t>
      </w:r>
      <w:proofErr w:type="gramStart"/>
      <w:r w:rsidRPr="00A76881">
        <w:t>個</w:t>
      </w:r>
      <w:proofErr w:type="gramEnd"/>
      <w:r w:rsidRPr="00A76881">
        <w:t>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w:t>
      </w:r>
      <w:proofErr w:type="gramStart"/>
      <w:r w:rsidRPr="00A76881">
        <w:t>（</w:t>
      </w:r>
      <w:proofErr w:type="gramEnd"/>
      <w:r w:rsidRPr="00A76881">
        <w:t>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proofErr w:type="gramStart"/>
      <w:r w:rsidRPr="00A76881">
        <w:t>個</w:t>
      </w:r>
      <w:proofErr w:type="gramEnd"/>
      <w:r w:rsidRPr="00A76881">
        <w:t>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proofErr w:type="gramStart"/>
      <w:r w:rsidR="009E6050" w:rsidRPr="009E6050">
        <w:rPr>
          <w:color w:val="EE0000"/>
        </w:rPr>
        <w:t>（</w:t>
      </w:r>
      <w:proofErr w:type="gramEnd"/>
      <w:r w:rsidR="009E6050" w:rsidRPr="009E6050">
        <w:rPr>
          <w:color w:val="EE0000"/>
        </w:rPr>
        <w:t>來自《</w:t>
      </w:r>
      <w:r w:rsidR="009E6050" w:rsidRPr="009E6050">
        <w:rPr>
          <w:color w:val="EE0000"/>
        </w:rPr>
        <w:t>Digital innovation: A review and synthesis</w:t>
      </w:r>
      <w:proofErr w:type="gramStart"/>
      <w:r w:rsidR="009E6050" w:rsidRPr="009E6050">
        <w:rPr>
          <w:color w:val="EE0000"/>
        </w:rPr>
        <w:t>》</w:t>
      </w:r>
      <w:proofErr w:type="gramEnd"/>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proofErr w:type="gramStart"/>
      <w:r w:rsidR="009E6050" w:rsidRPr="009E6050">
        <w:rPr>
          <w:color w:val="EE0000"/>
        </w:rPr>
        <w:t>）</w:t>
      </w:r>
      <w:proofErr w:type="gramEnd"/>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w:t>
      </w:r>
      <w:proofErr w:type="gramStart"/>
      <w:r w:rsidR="002630F9" w:rsidRPr="002630F9">
        <w:t>（</w:t>
      </w:r>
      <w:proofErr w:type="gramEnd"/>
      <w:r w:rsidR="002630F9" w:rsidRPr="002630F9">
        <w:t>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proofErr w:type="gramStart"/>
      <w:r w:rsidR="00704E5F" w:rsidRPr="005A641D">
        <w:rPr>
          <w:rFonts w:hint="eastAsia"/>
          <w:color w:val="EE0000"/>
        </w:rPr>
        <w:t>釐</w:t>
      </w:r>
      <w:proofErr w:type="gramEnd"/>
      <w:r w:rsidR="00704E5F" w:rsidRPr="005A641D">
        <w:rPr>
          <w:rFonts w:hint="eastAsia"/>
          <w:color w:val="EE0000"/>
        </w:rPr>
        <w:t>清</w:t>
      </w:r>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proofErr w:type="gramStart"/>
      <w:r w:rsidR="00782F13" w:rsidRPr="00782F13">
        <w:t>（</w:t>
      </w:r>
      <w:proofErr w:type="gramEnd"/>
      <w:r w:rsidR="00782F13" w:rsidRPr="00782F13">
        <w:t>來自《</w:t>
      </w:r>
      <w:r w:rsidR="00782F13" w:rsidRPr="00782F13">
        <w:t>Digital innovation: A review and synthesis</w:t>
      </w:r>
      <w:proofErr w:type="gramStart"/>
      <w:r w:rsidR="00782F13" w:rsidRPr="00782F13">
        <w:t>》</w:t>
      </w:r>
      <w:proofErr w:type="gramEnd"/>
      <w:r w:rsidR="00782F13" w:rsidRPr="00782F13">
        <w:t>，</w:t>
      </w:r>
      <w:r w:rsidR="00782F13" w:rsidRPr="00782F13">
        <w:t>Rajiv Kohli, Nigel P. Melville</w:t>
      </w:r>
      <w:r w:rsidR="00782F13" w:rsidRPr="00782F13">
        <w:t>，</w:t>
      </w:r>
      <w:r w:rsidR="00782F13" w:rsidRPr="00782F13">
        <w:t>2018</w:t>
      </w:r>
      <w:proofErr w:type="gramStart"/>
      <w:r w:rsidR="00782F13" w:rsidRPr="00782F13">
        <w:t>）</w:t>
      </w:r>
      <w:proofErr w:type="gramEnd"/>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C56211">
        <w:trPr>
          <w:trHeight w:val="991"/>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proofErr w:type="gramStart"/>
      <w:r w:rsidR="00152152" w:rsidRPr="00152152">
        <w:t>個</w:t>
      </w:r>
      <w:proofErr w:type="gramEnd"/>
      <w:r w:rsidR="00152152" w:rsidRPr="00152152">
        <w:t>研究流派的</w:t>
      </w:r>
      <w:r w:rsidR="00152152" w:rsidRPr="00A435EB">
        <w:rPr>
          <w:color w:val="EE0000"/>
        </w:rPr>
        <w:t>知識並不均衡</w:t>
      </w:r>
      <w:r w:rsidR="00C45C33" w:rsidRPr="00C45C33">
        <w:t>Our literature review reveals uneven knowledge across the 7 research streams in our theoretical framework</w:t>
      </w:r>
      <w:r w:rsidR="002232C6" w:rsidRPr="002232C6">
        <w:t>（來自《</w:t>
      </w:r>
      <w:r w:rsidR="002232C6" w:rsidRPr="002232C6">
        <w:t>Digital innovation: A review and synthesis</w:t>
      </w:r>
      <w:proofErr w:type="gramStart"/>
      <w:r w:rsidR="002232C6" w:rsidRPr="002232C6">
        <w:t>》</w:t>
      </w:r>
      <w:proofErr w:type="gramEnd"/>
      <w:r w:rsidR="002232C6" w:rsidRPr="002232C6">
        <w:t>，</w:t>
      </w:r>
      <w:r w:rsidR="002232C6" w:rsidRPr="002232C6">
        <w:t>Rajiv Kohli, Nigel P. Melville</w:t>
      </w:r>
      <w:r w:rsidR="002232C6" w:rsidRPr="002232C6">
        <w:t>，</w:t>
      </w:r>
      <w:r w:rsidR="002232C6" w:rsidRPr="002232C6">
        <w:t>2018</w:t>
      </w:r>
      <w:proofErr w:type="gramStart"/>
      <w:r w:rsidR="002232C6" w:rsidRPr="002232C6">
        <w:t>）</w:t>
      </w:r>
      <w:proofErr w:type="gramEnd"/>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w:t>
      </w:r>
      <w:proofErr w:type="gramStart"/>
      <w:r w:rsidRPr="007849B1">
        <w:t>活躍的</w:t>
      </w:r>
      <w:proofErr w:type="gramEnd"/>
      <w:r w:rsidRPr="007849B1">
        <w:t>研究流程包括發展（採用和設計）、實施和內部組織環境的角色。相較之下，很少有文章討論啟動、利用、外部競爭環境和結果流中的問題</w:t>
      </w:r>
      <w:proofErr w:type="gramStart"/>
      <w:r w:rsidRPr="007849B1">
        <w:t>（</w:t>
      </w:r>
      <w:proofErr w:type="gramEnd"/>
      <w:r w:rsidRPr="007849B1">
        <w:t>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roofErr w:type="gramStart"/>
      <w:r w:rsidR="00FC3683" w:rsidRPr="00FC3683">
        <w:t>（</w:t>
      </w:r>
      <w:proofErr w:type="gramEnd"/>
      <w:r w:rsidR="00FC3683" w:rsidRPr="00FC3683">
        <w:t>來自《</w:t>
      </w:r>
      <w:r w:rsidR="00FC3683" w:rsidRPr="00FC3683">
        <w:t>Digital innovation: A review and synthesis</w:t>
      </w:r>
      <w:proofErr w:type="gramStart"/>
      <w:r w:rsidR="00FC3683" w:rsidRPr="00FC3683">
        <w:t>》</w:t>
      </w:r>
      <w:proofErr w:type="gramEnd"/>
      <w:r w:rsidR="00FC3683" w:rsidRPr="00FC3683">
        <w:t>，</w:t>
      </w:r>
      <w:r w:rsidR="00FC3683" w:rsidRPr="00FC3683">
        <w:t>Rajiv Kohli, Nigel P. Melville</w:t>
      </w:r>
      <w:r w:rsidR="00FC3683" w:rsidRPr="00FC3683">
        <w:t>，</w:t>
      </w:r>
      <w:r w:rsidR="00FC3683" w:rsidRPr="00FC3683">
        <w:t>2018</w:t>
      </w:r>
      <w:proofErr w:type="gramStart"/>
      <w:r w:rsidR="00FC3683" w:rsidRPr="00FC3683">
        <w:t>）</w:t>
      </w:r>
      <w:proofErr w:type="gramEnd"/>
    </w:p>
    <w:p w14:paraId="1028B84C" w14:textId="77777777" w:rsidR="00AE60F2" w:rsidRDefault="00AE60F2" w:rsidP="00F7614A"/>
    <w:p w14:paraId="1049D6CD" w14:textId="59072690"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proofErr w:type="gramStart"/>
      <w:r w:rsidRPr="00C563B6">
        <w:t>（</w:t>
      </w:r>
      <w:proofErr w:type="gramEnd"/>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proofErr w:type="gramStart"/>
      <w:r w:rsidRPr="00C563B6">
        <w:t>（</w:t>
      </w:r>
      <w:proofErr w:type="gramEnd"/>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proofErr w:type="gramStart"/>
      <w:r w:rsidR="00D45C1D" w:rsidRPr="00D45C1D">
        <w:t>（</w:t>
      </w:r>
      <w:proofErr w:type="gramEnd"/>
      <w:r w:rsidR="00D45C1D" w:rsidRPr="00D45C1D">
        <w:t>來自《</w:t>
      </w:r>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32F1D536" w14:textId="77777777" w:rsidR="002676DF" w:rsidRDefault="002676DF" w:rsidP="00F7614A"/>
    <w:p w14:paraId="7E48B639" w14:textId="48DB8B67" w:rsidR="002676DF" w:rsidRDefault="002676DF" w:rsidP="00F7614A">
      <w:r>
        <w:rPr>
          <w:rFonts w:hint="eastAsia"/>
        </w:rPr>
        <w:t>【知識引發創新】</w:t>
      </w:r>
      <w:r w:rsidRPr="002676DF">
        <w:t xml:space="preserve">Knowledge may lead to initiation of innovations. Such knowledge gathering itself may be enabled by IT, such as crowd-sourced </w:t>
      </w:r>
      <w:r w:rsidRPr="002676DF">
        <w:lastRenderedPageBreak/>
        <w:t>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roofErr w:type="gramStart"/>
      <w:r w:rsidR="00F236A0" w:rsidRPr="00F236A0">
        <w:t>（</w:t>
      </w:r>
      <w:proofErr w:type="gramEnd"/>
      <w:r w:rsidR="00F236A0" w:rsidRPr="00F236A0">
        <w:t>來自《</w:t>
      </w:r>
      <w:r w:rsidR="00F236A0" w:rsidRPr="00F236A0">
        <w:t>Digital innovation: A review and synthesis</w:t>
      </w:r>
      <w:proofErr w:type="gramStart"/>
      <w:r w:rsidR="00F236A0" w:rsidRPr="00F236A0">
        <w:t>》</w:t>
      </w:r>
      <w:proofErr w:type="gramEnd"/>
      <w:r w:rsidR="00F236A0" w:rsidRPr="00F236A0">
        <w:t>，</w:t>
      </w:r>
      <w:r w:rsidR="00F236A0" w:rsidRPr="00F236A0">
        <w:t>Rajiv Kohli, Nigel P. Melville</w:t>
      </w:r>
      <w:r w:rsidR="00F236A0" w:rsidRPr="00F236A0">
        <w:t>，</w:t>
      </w:r>
      <w:r w:rsidR="00F236A0" w:rsidRPr="00F236A0">
        <w:t>2018</w:t>
      </w:r>
      <w:proofErr w:type="gramStart"/>
      <w:r w:rsidR="00F236A0" w:rsidRPr="00F236A0">
        <w:t>）</w:t>
      </w:r>
      <w:proofErr w:type="gramEnd"/>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proofErr w:type="gramStart"/>
      <w:r w:rsidR="00F236A0" w:rsidRPr="00F236A0">
        <w:rPr>
          <w:b/>
          <w:bCs/>
          <w:highlight w:val="yellow"/>
        </w:rPr>
        <w:t>（</w:t>
      </w:r>
      <w:proofErr w:type="gramEnd"/>
      <w:r w:rsidR="00F236A0" w:rsidRPr="00F236A0">
        <w:rPr>
          <w:b/>
          <w:bCs/>
          <w:highlight w:val="yellow"/>
        </w:rPr>
        <w:t>來自《</w:t>
      </w:r>
      <w:r w:rsidR="00F236A0" w:rsidRPr="00F236A0">
        <w:rPr>
          <w:b/>
          <w:bCs/>
          <w:highlight w:val="yellow"/>
        </w:rPr>
        <w:t>Digital innovation: A review and synthesis</w:t>
      </w:r>
      <w:proofErr w:type="gramStart"/>
      <w:r w:rsidR="00F236A0" w:rsidRPr="00F236A0">
        <w:rPr>
          <w:b/>
          <w:bCs/>
          <w:highlight w:val="yellow"/>
        </w:rPr>
        <w:t>》</w:t>
      </w:r>
      <w:proofErr w:type="gramEnd"/>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proofErr w:type="gramStart"/>
      <w:r w:rsidR="00F236A0" w:rsidRPr="00F236A0">
        <w:rPr>
          <w:b/>
          <w:bCs/>
          <w:highlight w:val="yellow"/>
        </w:rPr>
        <w:t>）</w:t>
      </w:r>
      <w:proofErr w:type="gramEnd"/>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proofErr w:type="gramStart"/>
      <w:r w:rsidRPr="00035576">
        <w:t>（</w:t>
      </w:r>
      <w:proofErr w:type="gramEnd"/>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proofErr w:type="gramStart"/>
      <w:r w:rsidR="00F3119B" w:rsidRPr="00F3119B">
        <w:t>（</w:t>
      </w:r>
      <w:proofErr w:type="gramEnd"/>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proofErr w:type="gramStart"/>
      <w:r w:rsidRPr="003C4BC9">
        <w:t>（</w:t>
      </w:r>
      <w:proofErr w:type="gramEnd"/>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r w:rsidR="005334A1" w:rsidRPr="005334A1">
        <w:t xml:space="preserve"> </w:t>
      </w:r>
      <w:proofErr w:type="gramStart"/>
      <w:r w:rsidR="005334A1" w:rsidRPr="005334A1">
        <w:t>（</w:t>
      </w:r>
      <w:proofErr w:type="gramEnd"/>
      <w:r w:rsidR="005334A1" w:rsidRPr="005334A1">
        <w:t>來自《</w:t>
      </w:r>
      <w:r w:rsidR="005334A1" w:rsidRPr="005334A1">
        <w:t>Digital innovation: A review and synthesis</w:t>
      </w:r>
      <w:proofErr w:type="gramStart"/>
      <w:r w:rsidR="005334A1" w:rsidRPr="005334A1">
        <w:t>》</w:t>
      </w:r>
      <w:proofErr w:type="gramEnd"/>
      <w:r w:rsidR="005334A1" w:rsidRPr="005334A1">
        <w:t>，</w:t>
      </w:r>
      <w:r w:rsidR="005334A1" w:rsidRPr="005334A1">
        <w:t>Rajiv Kohli, Nigel P. Melville</w:t>
      </w:r>
      <w:r w:rsidR="005334A1" w:rsidRPr="005334A1">
        <w:t>，</w:t>
      </w:r>
      <w:r w:rsidR="005334A1" w:rsidRPr="005334A1">
        <w:t>2018</w:t>
      </w:r>
      <w:proofErr w:type="gramStart"/>
      <w:r w:rsidR="005334A1" w:rsidRPr="005334A1">
        <w:t>）</w:t>
      </w:r>
      <w:proofErr w:type="gramEnd"/>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proofErr w:type="gramStart"/>
      <w:r w:rsidR="001477D8" w:rsidRPr="001477D8">
        <w:t>（</w:t>
      </w:r>
      <w:proofErr w:type="gramEnd"/>
      <w:r w:rsidR="001477D8" w:rsidRPr="001477D8">
        <w:t>來自《</w:t>
      </w:r>
      <w:r w:rsidR="001477D8" w:rsidRPr="001477D8">
        <w:t>Digital innovation: A review and synthesis</w:t>
      </w:r>
      <w:proofErr w:type="gramStart"/>
      <w:r w:rsidR="001477D8" w:rsidRPr="001477D8">
        <w:t>》</w:t>
      </w:r>
      <w:proofErr w:type="gramEnd"/>
      <w:r w:rsidR="001477D8" w:rsidRPr="001477D8">
        <w:t>，</w:t>
      </w:r>
      <w:r w:rsidR="001477D8" w:rsidRPr="001477D8">
        <w:t>Rajiv Kohli, Nigel P. Melville</w:t>
      </w:r>
      <w:r w:rsidR="001477D8" w:rsidRPr="001477D8">
        <w:t>，</w:t>
      </w:r>
      <w:r w:rsidR="001477D8" w:rsidRPr="001477D8">
        <w:t>2018</w:t>
      </w:r>
      <w:proofErr w:type="gramStart"/>
      <w:r w:rsidR="001477D8" w:rsidRPr="001477D8">
        <w:t>）</w:t>
      </w:r>
      <w:proofErr w:type="gramEnd"/>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proofErr w:type="gramStart"/>
      <w:r w:rsidR="00317263" w:rsidRPr="00317263">
        <w:t>（</w:t>
      </w:r>
      <w:proofErr w:type="gramEnd"/>
      <w:r w:rsidR="00317263" w:rsidRPr="00317263">
        <w:t>來自《</w:t>
      </w:r>
      <w:r w:rsidR="00317263" w:rsidRPr="00317263">
        <w:t>Digital innovation: A review and synthesis</w:t>
      </w:r>
      <w:proofErr w:type="gramStart"/>
      <w:r w:rsidR="00317263" w:rsidRPr="00317263">
        <w:t>》</w:t>
      </w:r>
      <w:proofErr w:type="gramEnd"/>
      <w:r w:rsidR="00317263" w:rsidRPr="00317263">
        <w:t>，</w:t>
      </w:r>
      <w:r w:rsidR="00317263" w:rsidRPr="00317263">
        <w:t>Rajiv Kohli, Nigel P. Melville</w:t>
      </w:r>
      <w:r w:rsidR="00317263" w:rsidRPr="00317263">
        <w:t>，</w:t>
      </w:r>
      <w:r w:rsidR="00317263" w:rsidRPr="00317263">
        <w:t>2018</w:t>
      </w:r>
      <w:proofErr w:type="gramStart"/>
      <w:r w:rsidR="00317263" w:rsidRPr="00317263">
        <w:t>）</w:t>
      </w:r>
      <w:proofErr w:type="gramEnd"/>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proofErr w:type="gramStart"/>
      <w:r w:rsidR="00317263" w:rsidRPr="00317263">
        <w:t>（</w:t>
      </w:r>
      <w:proofErr w:type="gramEnd"/>
      <w:r w:rsidR="00317263" w:rsidRPr="00317263">
        <w:t>來自《</w:t>
      </w:r>
      <w:r w:rsidR="00317263" w:rsidRPr="00317263">
        <w:t>Digital innovation: A review and synthesis</w:t>
      </w:r>
      <w:proofErr w:type="gramStart"/>
      <w:r w:rsidR="00317263" w:rsidRPr="00317263">
        <w:t>》</w:t>
      </w:r>
      <w:proofErr w:type="gramEnd"/>
      <w:r w:rsidR="00317263" w:rsidRPr="00317263">
        <w:t>，</w:t>
      </w:r>
      <w:r w:rsidR="00317263" w:rsidRPr="00317263">
        <w:t xml:space="preserve">Rajiv </w:t>
      </w:r>
      <w:r w:rsidR="00317263" w:rsidRPr="00317263">
        <w:lastRenderedPageBreak/>
        <w:t>Kohli, Nigel P. Melville</w:t>
      </w:r>
      <w:r w:rsidR="00317263" w:rsidRPr="00317263">
        <w:t>，</w:t>
      </w:r>
      <w:r w:rsidR="00317263" w:rsidRPr="00317263">
        <w:t>2018</w:t>
      </w:r>
      <w:proofErr w:type="gramStart"/>
      <w:r w:rsidR="00317263" w:rsidRPr="00317263">
        <w:t>）</w:t>
      </w:r>
      <w:proofErr w:type="gramEnd"/>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proofErr w:type="gramStart"/>
      <w:r w:rsidR="006C72CB">
        <w:rPr>
          <w:rFonts w:hint="eastAsia"/>
        </w:rPr>
        <w:t>2012</w:t>
      </w:r>
      <w:r w:rsidR="00926BC1">
        <w:rPr>
          <w:rFonts w:hint="eastAsia"/>
        </w:rPr>
        <w:t>)</w:t>
      </w:r>
      <w:r w:rsidR="006C72CB">
        <w:rPr>
          <w:rFonts w:hint="eastAsia"/>
        </w:rPr>
        <w:t>引用</w:t>
      </w:r>
      <w:proofErr w:type="gramEnd"/>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w:t>
      </w:r>
      <w:proofErr w:type="gramStart"/>
      <w:r w:rsidRPr="00625E19">
        <w:rPr>
          <w:color w:val="EE0000"/>
        </w:rPr>
        <w:t>內部維</w:t>
      </w:r>
      <w:proofErr w:type="gramEnd"/>
      <w:r w:rsidRPr="00625E19">
        <w:rPr>
          <w:color w:val="EE0000"/>
        </w:rPr>
        <w:t>度，滲透到公司的產品和服務領域</w:t>
      </w:r>
      <w:r w:rsidRPr="00DB4867">
        <w:t>（</w:t>
      </w:r>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r w:rsidR="00791D94" w:rsidRPr="00791D94">
        <w:t>Youngjin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roofErr w:type="gramStart"/>
      <w:r w:rsidR="005445D8" w:rsidRPr="005445D8">
        <w:rPr>
          <w:color w:val="EE0000"/>
          <w:highlight w:val="yellow"/>
        </w:rPr>
        <w:t>（</w:t>
      </w:r>
      <w:proofErr w:type="gramEnd"/>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r w:rsidR="005445D8" w:rsidRPr="005445D8">
        <w:rPr>
          <w:color w:val="EE0000"/>
          <w:highlight w:val="yellow"/>
        </w:rPr>
        <w:t>Youngjin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proofErr w:type="gramStart"/>
      <w:r>
        <w:rPr>
          <w:rFonts w:hint="eastAsia"/>
          <w:highlight w:val="yellow"/>
        </w:rPr>
        <w:t>【</w:t>
      </w:r>
      <w:proofErr w:type="gramEnd"/>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roofErr w:type="gramStart"/>
      <w:r w:rsidR="00423719" w:rsidRPr="00423719">
        <w:rPr>
          <w:highlight w:val="yellow"/>
        </w:rPr>
        <w:t>（</w:t>
      </w:r>
      <w:proofErr w:type="gramEnd"/>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r w:rsidR="00423719" w:rsidRPr="00423719">
        <w:rPr>
          <w:highlight w:val="yellow"/>
        </w:rPr>
        <w:t>Youngjin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w:t>
      </w:r>
      <w:r w:rsidR="00756D6A" w:rsidRPr="00756D6A">
        <w:lastRenderedPageBreak/>
        <w:t xml:space="preserve">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roofErr w:type="gramStart"/>
      <w:r w:rsidR="00BB5342" w:rsidRPr="00BB5342">
        <w:t>（</w:t>
      </w:r>
      <w:proofErr w:type="gramEnd"/>
      <w:r w:rsidR="00BB5342" w:rsidRPr="00BB5342">
        <w:t>來自《</w:t>
      </w:r>
      <w:r w:rsidR="00BB5342" w:rsidRPr="00BB5342">
        <w:t>Organizing for Innovation in the Digitized World</w:t>
      </w:r>
      <w:r w:rsidR="00BB5342" w:rsidRPr="00BB5342">
        <w:t>》，</w:t>
      </w:r>
      <w:r w:rsidR="00BB5342" w:rsidRPr="00BB5342">
        <w:t>Youngjin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roofErr w:type="gramStart"/>
      <w:r w:rsidR="00670D39" w:rsidRPr="00670D39">
        <w:t>（</w:t>
      </w:r>
      <w:proofErr w:type="gramEnd"/>
      <w:r w:rsidR="00670D39" w:rsidRPr="00670D39">
        <w:t>來自《</w:t>
      </w:r>
      <w:r w:rsidR="00670D39" w:rsidRPr="00670D39">
        <w:t>Organizing for Innovation in the Digitized World</w:t>
      </w:r>
      <w:r w:rsidR="00670D39" w:rsidRPr="00670D39">
        <w:t>》，</w:t>
      </w:r>
      <w:r w:rsidR="00670D39" w:rsidRPr="00670D39">
        <w:t>Youngjin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w:t>
      </w:r>
      <w:proofErr w:type="gramStart"/>
      <w:r w:rsidRPr="002910A1">
        <w:t>普及，</w:t>
      </w:r>
      <w:proofErr w:type="gramEnd"/>
      <w:r w:rsidRPr="002910A1">
        <w:t>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proofErr w:type="gramStart"/>
      <w:r w:rsidR="00B86F0C" w:rsidRPr="00B86F0C">
        <w:t>（</w:t>
      </w:r>
      <w:proofErr w:type="gramEnd"/>
      <w:r w:rsidR="00B86F0C" w:rsidRPr="00B86F0C">
        <w:t>來自《</w:t>
      </w:r>
      <w:r w:rsidR="00B86F0C" w:rsidRPr="00B86F0C">
        <w:t>Organizing for Innovation in the Digitized World</w:t>
      </w:r>
      <w:r w:rsidR="00B86F0C" w:rsidRPr="00B86F0C">
        <w:t>》，</w:t>
      </w:r>
      <w:r w:rsidR="00B86F0C" w:rsidRPr="00B86F0C">
        <w:t>Youngjin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proofErr w:type="gramStart"/>
      <w:r w:rsidR="00D46171" w:rsidRPr="00D46171">
        <w:t>（</w:t>
      </w:r>
      <w:proofErr w:type="gramEnd"/>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proofErr w:type="gramStart"/>
      <w:r w:rsidR="00385726" w:rsidRPr="00385726">
        <w:t>（</w:t>
      </w:r>
      <w:proofErr w:type="gramEnd"/>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proofErr w:type="gramStart"/>
      <w:r w:rsidR="00BF133B" w:rsidRPr="00BF133B">
        <w:t>（</w:t>
      </w:r>
      <w:proofErr w:type="gramEnd"/>
      <w:r w:rsidR="00BF133B" w:rsidRPr="00BF133B">
        <w:t>來自《</w:t>
      </w:r>
      <w:r w:rsidR="00BF133B" w:rsidRPr="00BF133B">
        <w:t>Organizing for Innovation in the Digitized World</w:t>
      </w:r>
      <w:r w:rsidR="00BF133B" w:rsidRPr="00BF133B">
        <w:t>》，</w:t>
      </w:r>
      <w:r w:rsidR="00BF133B" w:rsidRPr="00BF133B">
        <w:t>Youngjin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 xml:space="preserve">Youngjin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w:t>
      </w:r>
      <w:proofErr w:type="gramStart"/>
      <w:r w:rsidRPr="006E7A13">
        <w:rPr>
          <w:color w:val="EE0000"/>
        </w:rPr>
        <w:t>來說都變得</w:t>
      </w:r>
      <w:proofErr w:type="gramEnd"/>
      <w:r w:rsidRPr="006E7A13">
        <w:rPr>
          <w:color w:val="EE0000"/>
        </w:rPr>
        <w:t>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Youngjin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roofErr w:type="gramStart"/>
      <w:r w:rsidR="00D45A3A" w:rsidRPr="00D45A3A">
        <w:t>（</w:t>
      </w:r>
      <w:proofErr w:type="gramEnd"/>
      <w:r w:rsidR="00D45A3A" w:rsidRPr="00D45A3A">
        <w:t>來自《</w:t>
      </w:r>
      <w:r w:rsidR="00D45A3A" w:rsidRPr="00D45A3A">
        <w:t>Organizing for Innovation in the Digitized World</w:t>
      </w:r>
      <w:r w:rsidR="00D45A3A" w:rsidRPr="00D45A3A">
        <w:t>》，</w:t>
      </w:r>
      <w:r w:rsidR="00D45A3A" w:rsidRPr="00D45A3A">
        <w:t>Youngjin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w:t>
      </w:r>
      <w:proofErr w:type="gramStart"/>
      <w:r w:rsidR="003B7978" w:rsidRPr="003B7978">
        <w:rPr>
          <w:color w:val="000000" w:themeColor="text1"/>
        </w:rPr>
        <w:t>個</w:t>
      </w:r>
      <w:proofErr w:type="gramEnd"/>
      <w:r w:rsidR="003B7978" w:rsidRPr="003B7978">
        <w:rPr>
          <w:color w:val="000000" w:themeColor="text1"/>
        </w:rPr>
        <w:t>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roofErr w:type="gramStart"/>
      <w:r w:rsidR="00D45A3A" w:rsidRPr="00D45A3A">
        <w:rPr>
          <w:color w:val="EE0000"/>
        </w:rPr>
        <w:t>（</w:t>
      </w:r>
      <w:proofErr w:type="gramEnd"/>
      <w:r w:rsidR="00D45A3A" w:rsidRPr="00D45A3A">
        <w:rPr>
          <w:color w:val="EE0000"/>
        </w:rPr>
        <w:t>來自《</w:t>
      </w:r>
      <w:r w:rsidR="00D45A3A" w:rsidRPr="00D45A3A">
        <w:rPr>
          <w:color w:val="EE0000"/>
        </w:rPr>
        <w:t>Organizing for Innovation in the Digitized World</w:t>
      </w:r>
      <w:r w:rsidR="00D45A3A" w:rsidRPr="00D45A3A">
        <w:rPr>
          <w:color w:val="EE0000"/>
        </w:rPr>
        <w:t>》，</w:t>
      </w:r>
      <w:r w:rsidR="00D45A3A" w:rsidRPr="00D45A3A">
        <w:rPr>
          <w:color w:val="EE0000"/>
        </w:rPr>
        <w:t>Youngjin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proofErr w:type="gramStart"/>
      <w:r w:rsidR="008011E5" w:rsidRPr="008011E5">
        <w:rPr>
          <w:color w:val="000000" w:themeColor="text1"/>
        </w:rPr>
        <w:t>（</w:t>
      </w:r>
      <w:proofErr w:type="gramEnd"/>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r w:rsidR="008011E5" w:rsidRPr="008011E5">
        <w:rPr>
          <w:color w:val="000000" w:themeColor="text1"/>
        </w:rPr>
        <w:t>Youngjin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w:t>
      </w:r>
      <w:proofErr w:type="gramStart"/>
      <w:r w:rsidR="00980109" w:rsidRPr="00980109">
        <w:t>瑟</w:t>
      </w:r>
      <w:proofErr w:type="gramEnd"/>
      <w:r w:rsidR="00980109" w:rsidRPr="00980109">
        <w:t>·WB </w:t>
      </w:r>
      <w:r w:rsidR="00980109" w:rsidRPr="00980109">
        <w:t>。</w:t>
      </w:r>
      <w:r w:rsidR="00980109" w:rsidRPr="00980109">
        <w:t xml:space="preserve"> </w:t>
      </w:r>
      <w:proofErr w:type="gramStart"/>
      <w:r w:rsidR="00980109" w:rsidRPr="00980109">
        <w:t>（</w:t>
      </w:r>
      <w:proofErr w:type="gramEnd"/>
      <w:r w:rsidR="00980109" w:rsidRPr="00980109">
        <w:t> 2009 </w:t>
      </w:r>
      <w:r w:rsidR="00980109" w:rsidRPr="00980109">
        <w:t>）</w:t>
      </w:r>
      <w:r w:rsidR="00980109" w:rsidRPr="00980109">
        <w:t> </w:t>
      </w:r>
      <w:r w:rsidR="00980109" w:rsidRPr="00980109">
        <w:rPr>
          <w:i/>
          <w:iCs/>
        </w:rPr>
        <w:t>《科技的本質：它是什麼以及它如何演變</w:t>
      </w:r>
      <w:proofErr w:type="gramStart"/>
      <w:r w:rsidR="00980109" w:rsidRPr="00980109">
        <w:rPr>
          <w:i/>
          <w:iCs/>
        </w:rPr>
        <w:t>》</w:t>
      </w:r>
      <w:proofErr w:type="gramEnd"/>
      <w:r w:rsidR="00980109" w:rsidRPr="00980109">
        <w:t> </w:t>
      </w:r>
      <w:r w:rsidR="00980109" w:rsidRPr="00980109">
        <w:t>（紐約自由出版社）。</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roofErr w:type="gramStart"/>
      <w:r w:rsidR="0045521C" w:rsidRPr="0045521C">
        <w:t>（</w:t>
      </w:r>
      <w:proofErr w:type="gramEnd"/>
      <w:r w:rsidR="0045521C" w:rsidRPr="0045521C">
        <w:t>來自《</w:t>
      </w:r>
      <w:r w:rsidR="0045521C" w:rsidRPr="0045521C">
        <w:t>Organizing for Innovation in the Digitized World</w:t>
      </w:r>
      <w:r w:rsidR="0045521C" w:rsidRPr="0045521C">
        <w:t>》，</w:t>
      </w:r>
      <w:r w:rsidR="0045521C" w:rsidRPr="0045521C">
        <w:t>Youngjin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roofErr w:type="gramStart"/>
      <w:r w:rsidR="008B0D45" w:rsidRPr="008B0D45">
        <w:t>（</w:t>
      </w:r>
      <w:proofErr w:type="gramEnd"/>
      <w:r w:rsidR="008B0D45" w:rsidRPr="008B0D45">
        <w:t>來自《</w:t>
      </w:r>
      <w:r w:rsidR="008B0D45" w:rsidRPr="008B0D45">
        <w:t>Organizing for Innovation in the Digitized World</w:t>
      </w:r>
      <w:r w:rsidR="008B0D45" w:rsidRPr="008B0D45">
        <w:t>》，</w:t>
      </w:r>
      <w:r w:rsidR="008B0D45" w:rsidRPr="008B0D45">
        <w:t>Youngjin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w:t>
      </w:r>
      <w:proofErr w:type="gramStart"/>
      <w:r w:rsidR="00AF0590" w:rsidRPr="00AF0590">
        <w:t>個</w:t>
      </w:r>
      <w:proofErr w:type="gramEnd"/>
      <w:r w:rsidR="00AF0590" w:rsidRPr="00AF0590">
        <w:t>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w:t>
      </w:r>
      <w:proofErr w:type="gramStart"/>
      <w:r w:rsidR="00B97CBF" w:rsidRPr="00DB47DF">
        <w:t>建構</w:t>
      </w:r>
      <w:r w:rsidR="00B97CBF" w:rsidRPr="00DB47DF">
        <w:rPr>
          <w:i/>
          <w:iCs/>
        </w:rPr>
        <w:t>受約束</w:t>
      </w:r>
      <w:proofErr w:type="gramEnd"/>
      <w:r w:rsidR="00B97CBF" w:rsidRPr="00DB47DF">
        <w:rPr>
          <w:i/>
          <w:iCs/>
        </w:rPr>
        <w:t>的偶然性</w:t>
      </w:r>
      <w:r w:rsidR="00B97CBF" w:rsidRPr="00DB47DF">
        <w:t>環境（</w:t>
      </w:r>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6EFBD613" w14:textId="77777777" w:rsidR="00456B1E" w:rsidRDefault="00456B1E" w:rsidP="00926BC1"/>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proofErr w:type="gramStart"/>
      <w:r w:rsidR="006D2387" w:rsidRPr="006D2387">
        <w:t>（</w:t>
      </w:r>
      <w:proofErr w:type="gramEnd"/>
      <w:r w:rsidR="006D2387" w:rsidRPr="006D2387">
        <w:t>來自《</w:t>
      </w:r>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F730B85" w14:textId="77777777" w:rsidR="006D2387" w:rsidRDefault="006D2387" w:rsidP="00752E74"/>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roofErr w:type="gramStart"/>
      <w:r w:rsidR="006D2387" w:rsidRPr="006D2387">
        <w:t>（</w:t>
      </w:r>
      <w:proofErr w:type="gramEnd"/>
      <w:r w:rsidR="006D2387" w:rsidRPr="006D2387">
        <w:t>來自《</w:t>
      </w:r>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r w:rsidR="006D2387" w:rsidRPr="006D2387">
        <w:t>）</w:t>
      </w:r>
    </w:p>
    <w:p w14:paraId="14D9D9DE" w14:textId="77777777" w:rsidR="006D2387" w:rsidRDefault="006D2387" w:rsidP="00752E74"/>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proofErr w:type="gramStart"/>
      <w:r w:rsidR="00A34F9D" w:rsidRPr="00A34F9D">
        <w:t>（</w:t>
      </w:r>
      <w:commentRangeStart w:id="4"/>
      <w:proofErr w:type="gramEnd"/>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roofErr w:type="gramStart"/>
      <w:r w:rsidR="001E453D" w:rsidRPr="001E453D">
        <w:t>（</w:t>
      </w:r>
      <w:proofErr w:type="gramEnd"/>
      <w:r w:rsidR="001E453D" w:rsidRPr="001E453D">
        <w:t>來自《</w:t>
      </w:r>
      <w:r w:rsidR="001E453D" w:rsidRPr="001E453D">
        <w:t>Digital Innovation and Transformation: An Institutional Perspective</w:t>
      </w:r>
      <w:proofErr w:type="gramStart"/>
      <w:r w:rsidR="001E453D" w:rsidRPr="001E453D">
        <w:t>》</w:t>
      </w:r>
      <w:proofErr w:type="gramEnd"/>
      <w:r w:rsidR="001E453D" w:rsidRPr="001E453D">
        <w:t>，</w:t>
      </w:r>
      <w:r w:rsidR="001E453D" w:rsidRPr="001E453D">
        <w:t>Bob Hinings, Thomas Gegenhuber, Royston Greenwood</w:t>
      </w:r>
      <w:r w:rsidR="001E453D" w:rsidRPr="001E453D">
        <w:t>，</w:t>
      </w:r>
      <w:r w:rsidR="001E453D" w:rsidRPr="001E453D">
        <w:t>2018</w:t>
      </w:r>
      <w:r w:rsidR="001E453D" w:rsidRPr="001E453D">
        <w:t>）</w:t>
      </w:r>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w:t>
      </w:r>
      <w:proofErr w:type="gramStart"/>
      <w:r w:rsidR="00993822" w:rsidRPr="00993822">
        <w:t>是製度變革</w:t>
      </w:r>
      <w:proofErr w:type="gramEnd"/>
      <w:r w:rsidR="00993822" w:rsidRPr="00993822">
        <w:t>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proofErr w:type="gramStart"/>
      <w:r w:rsidR="00964911" w:rsidRPr="00964911">
        <w:t>（</w:t>
      </w:r>
      <w:proofErr w:type="gramEnd"/>
      <w:r w:rsidR="00964911" w:rsidRPr="00964911">
        <w:t>來自《</w:t>
      </w:r>
      <w:r w:rsidR="00964911" w:rsidRPr="00964911">
        <w:t>Digital Innovation and Transformation: An Institutional Perspective</w:t>
      </w:r>
      <w:proofErr w:type="gramStart"/>
      <w:r w:rsidR="00964911" w:rsidRPr="00964911">
        <w:t>》</w:t>
      </w:r>
      <w:proofErr w:type="gramEnd"/>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proofErr w:type="gramStart"/>
      <w:r w:rsidR="007B3B65" w:rsidRPr="007B3B65">
        <w:rPr>
          <w:rStyle w:val="afd"/>
        </w:rPr>
        <w:t>（</w:t>
      </w:r>
      <w:proofErr w:type="gramEnd"/>
      <w:r w:rsidR="007B3B65" w:rsidRPr="007B3B65">
        <w:rPr>
          <w:rStyle w:val="afd"/>
        </w:rPr>
        <w:t>2017</w:t>
      </w:r>
      <w:r w:rsidR="007B3B65" w:rsidRPr="007B3B65">
        <w:rPr>
          <w:rStyle w:val="afd"/>
        </w:rPr>
        <w:t>：</w:t>
      </w:r>
      <w:r w:rsidR="007B3B65" w:rsidRPr="007B3B65">
        <w:rPr>
          <w:rStyle w:val="afd"/>
        </w:rPr>
        <w:t>223</w:t>
      </w:r>
      <w:proofErr w:type="gramStart"/>
      <w:r w:rsidR="007B3B65" w:rsidRPr="007B3B65">
        <w:rPr>
          <w:rStyle w:val="afd"/>
        </w:rPr>
        <w:t>）</w:t>
      </w:r>
      <w:proofErr w:type="gramEnd"/>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35FECC46" w14:textId="77777777" w:rsidR="00964911" w:rsidRDefault="00964911" w:rsidP="007704E5"/>
    <w:p w14:paraId="08E946A3" w14:textId="77777777" w:rsidR="00B51617" w:rsidRDefault="006E6589" w:rsidP="00B51617">
      <w:r w:rsidRPr="006E6589">
        <w:t xml:space="preserve">There is a critical need for novel theorizing on digital innovation management that does not rely on such assumptions and draws on the rich and rapidly emerging research on digital </w:t>
      </w:r>
      <w:proofErr w:type="gramStart"/>
      <w:r w:rsidRPr="006E6589">
        <w:t>technologies.</w:t>
      </w:r>
      <w:r w:rsidR="00B51617">
        <w:rPr>
          <w:rFonts w:hint="eastAsia"/>
        </w:rPr>
        <w:t>(</w:t>
      </w:r>
      <w:proofErr w:type="gramEnd"/>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Bob Hinings, Thomas Gegenhuber,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proofErr w:type="gramStart"/>
      <w:r w:rsidR="00101977" w:rsidRPr="007B3B65">
        <w:rPr>
          <w:rStyle w:val="afd"/>
        </w:rPr>
        <w:t>（</w:t>
      </w:r>
      <w:proofErr w:type="gramEnd"/>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proofErr w:type="gramStart"/>
      <w:r w:rsidR="00101977" w:rsidRPr="007B3B65">
        <w:rPr>
          <w:rStyle w:val="afd"/>
        </w:rPr>
        <w:t>）</w:t>
      </w:r>
      <w:proofErr w:type="gramEnd"/>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Bob Hinings, Thomas Gegenhuber,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proofErr w:type="gramStart"/>
      <w:r w:rsidR="0050020A" w:rsidRPr="0050020A">
        <w:t>（</w:t>
      </w:r>
      <w:proofErr w:type="gramEnd"/>
      <w:r w:rsidR="0050020A" w:rsidRPr="0050020A">
        <w:t>來自《</w:t>
      </w:r>
      <w:r w:rsidR="0050020A" w:rsidRPr="0050020A">
        <w:t>Digital Innovation and Transformation: An Institutional Perspective</w:t>
      </w:r>
      <w:proofErr w:type="gramStart"/>
      <w:r w:rsidR="0050020A" w:rsidRPr="0050020A">
        <w:t>》</w:t>
      </w:r>
      <w:proofErr w:type="gramEnd"/>
      <w:r w:rsidR="0050020A" w:rsidRPr="0050020A">
        <w:t>，</w:t>
      </w:r>
      <w:r w:rsidR="0050020A" w:rsidRPr="0050020A">
        <w:t>Bob Hinings, Thomas Gegenhuber, Royston Greenwood</w:t>
      </w:r>
      <w:r w:rsidR="0050020A" w:rsidRPr="0050020A">
        <w:t>，</w:t>
      </w:r>
      <w:r w:rsidR="0050020A" w:rsidRPr="0050020A">
        <w:t>2018</w:t>
      </w:r>
      <w:r w:rsidR="0050020A" w:rsidRPr="0050020A">
        <w:t>）</w:t>
      </w:r>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proofErr w:type="gramStart"/>
      <w:r w:rsidRPr="00EF6E82">
        <w:rPr>
          <w:color w:val="EE0000"/>
          <w:highlight w:val="cyan"/>
        </w:rPr>
        <w:t>可</w:t>
      </w:r>
      <w:proofErr w:type="gramEnd"/>
      <w:r w:rsidRPr="00EF6E82">
        <w:rPr>
          <w:color w:val="EE0000"/>
          <w:highlight w:val="cyan"/>
        </w:rPr>
        <w:t>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Bob Hinings, Thomas Gegenhuber, Royston Greenwood</w:t>
      </w:r>
      <w:r w:rsidR="005D59BC" w:rsidRPr="005D59BC">
        <w:t>，</w:t>
      </w:r>
      <w:r w:rsidR="005D59BC" w:rsidRPr="005D59BC">
        <w:t>2018</w:t>
      </w:r>
      <w:r w:rsidR="005D59BC" w:rsidRPr="005D59BC">
        <w:t>）</w:t>
      </w:r>
    </w:p>
    <w:p w14:paraId="52AA79A9" w14:textId="77777777" w:rsidR="00FC75F9" w:rsidRDefault="00FC75F9" w:rsidP="00752E74"/>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Bob Hinings, Thomas Gegenhuber,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Bob Hinings, Thomas Gegenhuber,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proofErr w:type="gramStart"/>
      <w:r w:rsidR="00A96A4A" w:rsidRPr="00A96A4A">
        <w:t>（</w:t>
      </w:r>
      <w:proofErr w:type="gramEnd"/>
      <w:r w:rsidR="00A96A4A" w:rsidRPr="00A96A4A">
        <w:t>來自《</w:t>
      </w:r>
      <w:r w:rsidR="00A96A4A" w:rsidRPr="00A96A4A">
        <w:t xml:space="preserve">Digital Innovation and </w:t>
      </w:r>
      <w:r w:rsidR="00A96A4A" w:rsidRPr="00A96A4A">
        <w:lastRenderedPageBreak/>
        <w:t>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proofErr w:type="gramStart"/>
      <w:r w:rsidR="00A96A4A" w:rsidRPr="00A96A4A">
        <w:t>（</w:t>
      </w:r>
      <w:proofErr w:type="gramEnd"/>
      <w:r w:rsidR="00A96A4A" w:rsidRPr="00A96A4A">
        <w:t>來自《</w:t>
      </w:r>
      <w:r w:rsidR="00A96A4A" w:rsidRPr="00A96A4A">
        <w:t>Digital Innovation and 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r w:rsidR="00A96A4A" w:rsidRPr="00A96A4A">
        <w:t>）</w:t>
      </w:r>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w:t>
      </w:r>
      <w:proofErr w:type="gramStart"/>
      <w:r w:rsidR="00DF62BB" w:rsidRPr="007A19FB">
        <w:rPr>
          <w:b/>
          <w:bCs/>
          <w:color w:val="EE0000"/>
        </w:rPr>
        <w:t>或製度邏輯</w:t>
      </w:r>
      <w:proofErr w:type="gramEnd"/>
      <w:r w:rsidR="00DF62BB" w:rsidRPr="007A19FB">
        <w:rPr>
          <w:b/>
          <w:bCs/>
          <w:color w:val="EE0000"/>
        </w:rPr>
        <w:t>注入到基礎設施中</w:t>
      </w:r>
      <w:r w:rsidR="00E81423" w:rsidRPr="00BB67D1">
        <w:t>Creators of digital infrastructures seek to infuse their norms, values, or institutional logics, into the infrastructur</w:t>
      </w:r>
      <w:r w:rsidR="007A19FB" w:rsidRPr="007A19FB">
        <w:t>（</w:t>
      </w:r>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proofErr w:type="gramStart"/>
      <w:r w:rsidR="00643071" w:rsidRPr="00643071">
        <w:t>》</w:t>
      </w:r>
      <w:proofErr w:type="gramEnd"/>
      <w:r w:rsidR="00643071" w:rsidRPr="00643071">
        <w:t>，</w:t>
      </w:r>
      <w:r w:rsidR="00643071" w:rsidRPr="00643071">
        <w:t>Bob Hinings, Thomas Gegenhuber, Royston Greenwood</w:t>
      </w:r>
      <w:r w:rsidR="00643071" w:rsidRPr="00643071">
        <w:t>，</w:t>
      </w:r>
      <w:r w:rsidR="00643071" w:rsidRPr="00643071">
        <w:t>2018</w:t>
      </w:r>
      <w:r w:rsidR="00643071" w:rsidRPr="00643071">
        <w:t>）</w:t>
      </w:r>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roofErr w:type="gramStart"/>
      <w:r w:rsidR="003E2BB6" w:rsidRPr="003E2BB6">
        <w:t>（</w:t>
      </w:r>
      <w:proofErr w:type="gramEnd"/>
      <w:r w:rsidR="003E2BB6" w:rsidRPr="003E2BB6">
        <w:t>來自《</w:t>
      </w:r>
      <w:r w:rsidR="003E2BB6" w:rsidRPr="003E2BB6">
        <w:t>Digital Innovation and Transformation: An Institutional Perspective</w:t>
      </w:r>
      <w:proofErr w:type="gramStart"/>
      <w:r w:rsidR="003E2BB6" w:rsidRPr="003E2BB6">
        <w:t>》</w:t>
      </w:r>
      <w:proofErr w:type="gramEnd"/>
      <w:r w:rsidR="003E2BB6" w:rsidRPr="003E2BB6">
        <w:t>，</w:t>
      </w:r>
      <w:r w:rsidR="003E2BB6" w:rsidRPr="003E2BB6">
        <w:t>Bob Hinings, Thomas Gegenhuber, Royston Greenwood</w:t>
      </w:r>
      <w:r w:rsidR="003E2BB6" w:rsidRPr="003E2BB6">
        <w:t>，</w:t>
      </w:r>
      <w:r w:rsidR="003E2BB6" w:rsidRPr="003E2BB6">
        <w:t>2018</w:t>
      </w:r>
      <w:r w:rsidR="003E2BB6" w:rsidRPr="003E2BB6">
        <w:t>）</w:t>
      </w:r>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roofErr w:type="gramStart"/>
      <w:r w:rsidR="00AF5C93" w:rsidRPr="00AF5C93">
        <w:t>（</w:t>
      </w:r>
      <w:proofErr w:type="gramEnd"/>
      <w:r w:rsidR="00AF5C93" w:rsidRPr="00AF5C93">
        <w:t>來自《</w:t>
      </w:r>
      <w:r w:rsidR="00AF5C93" w:rsidRPr="00AF5C93">
        <w:t>Digital Innovation and Transformation: An Institutional Perspective</w:t>
      </w:r>
      <w:proofErr w:type="gramStart"/>
      <w:r w:rsidR="00AF5C93" w:rsidRPr="00AF5C93">
        <w:t>》</w:t>
      </w:r>
      <w:proofErr w:type="gramEnd"/>
      <w:r w:rsidR="00AF5C93" w:rsidRPr="00AF5C93">
        <w:t>，</w:t>
      </w:r>
      <w:r w:rsidR="00AF5C93" w:rsidRPr="00AF5C93">
        <w:t>Bob Hinings, Thomas Gegenhuber, Royston Greenwood</w:t>
      </w:r>
      <w:r w:rsidR="00AF5C93" w:rsidRPr="00AF5C93">
        <w:t>，</w:t>
      </w:r>
      <w:r w:rsidR="00AF5C93" w:rsidRPr="00AF5C93">
        <w:t>2018</w:t>
      </w:r>
      <w:r w:rsidR="00AF5C93" w:rsidRPr="00AF5C93">
        <w:t>）</w:t>
      </w:r>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roofErr w:type="gramStart"/>
      <w:r w:rsidR="00AF5C93" w:rsidRPr="00AF5C93">
        <w:t>（</w:t>
      </w:r>
      <w:proofErr w:type="gramEnd"/>
      <w:r w:rsidR="00AF5C93" w:rsidRPr="00AF5C93">
        <w:t>來自《</w:t>
      </w:r>
      <w:r w:rsidR="003A4613" w:rsidRPr="003A4613">
        <w:t>Digital innovation strategy: A framework for diagnosing and improving digital product and service innovation</w:t>
      </w:r>
      <w:proofErr w:type="gramStart"/>
      <w:r w:rsidR="00AF5C93" w:rsidRPr="00AF5C93">
        <w:t>》</w:t>
      </w:r>
      <w:proofErr w:type="gramEnd"/>
      <w:r w:rsidR="00AF5C93" w:rsidRPr="00AF5C93">
        <w:t>，</w:t>
      </w:r>
      <w:r w:rsidR="00AF5C93" w:rsidRPr="00AF5C93">
        <w:t>D. Nylén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roofErr w:type="gramStart"/>
      <w:r w:rsidR="00511052" w:rsidRPr="00AF5C93">
        <w:t>（</w:t>
      </w:r>
      <w:proofErr w:type="gramEnd"/>
      <w:r w:rsidR="00511052" w:rsidRPr="00AF5C93">
        <w:t>來自《</w:t>
      </w:r>
      <w:r w:rsidR="00511052" w:rsidRPr="003A4613">
        <w:t>Digital innovation strategy: A framework for diagnosing and improving digital product and service innovation</w:t>
      </w:r>
      <w:proofErr w:type="gramStart"/>
      <w:r w:rsidR="00511052" w:rsidRPr="00AF5C93">
        <w:t>》</w:t>
      </w:r>
      <w:proofErr w:type="gramEnd"/>
      <w:r w:rsidR="00511052" w:rsidRPr="00AF5C93">
        <w:t>，</w:t>
      </w:r>
      <w:r w:rsidR="00511052" w:rsidRPr="00AF5C93">
        <w:t>D. Nylén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proofErr w:type="gramStart"/>
      <w:r w:rsidR="0000405C" w:rsidRPr="00AF5C93">
        <w:t>（</w:t>
      </w:r>
      <w:proofErr w:type="gramEnd"/>
      <w:r w:rsidR="0000405C" w:rsidRPr="00AF5C93">
        <w:t>來自《</w:t>
      </w:r>
      <w:r w:rsidR="0000405C" w:rsidRPr="003A4613">
        <w:t>Digital innovation strategy: A framework for diagnosing and improving digital product and service innovation</w:t>
      </w:r>
      <w:proofErr w:type="gramStart"/>
      <w:r w:rsidR="0000405C" w:rsidRPr="00AF5C93">
        <w:t>》</w:t>
      </w:r>
      <w:proofErr w:type="gramEnd"/>
      <w:r w:rsidR="0000405C" w:rsidRPr="00AF5C93">
        <w:t>，</w:t>
      </w:r>
      <w:r w:rsidR="0000405C" w:rsidRPr="00AF5C93">
        <w:t>D. Nylén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proofErr w:type="gramStart"/>
      <w:r w:rsidR="0073062F" w:rsidRPr="00AF5C93">
        <w:t>（</w:t>
      </w:r>
      <w:proofErr w:type="gramEnd"/>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w:t>
      </w:r>
      <w:proofErr w:type="gramStart"/>
      <w:r w:rsidRPr="001C783D">
        <w:t>—</w:t>
      </w:r>
      <w:proofErr w:type="gramEnd"/>
      <w:r w:rsidRPr="001C783D">
        <w:t>and finally—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proofErr w:type="gramStart"/>
      <w:r w:rsidR="00CC20A3" w:rsidRPr="00AF5C93">
        <w:t>（</w:t>
      </w:r>
      <w:proofErr w:type="gramEnd"/>
      <w:r w:rsidR="00CC20A3" w:rsidRPr="00AF5C93">
        <w:t>來自《</w:t>
      </w:r>
      <w:r w:rsidR="00CC20A3" w:rsidRPr="003A4613">
        <w:t>Digital innovation strategy: A framework for diagnosing and improving digital product and service innovation</w:t>
      </w:r>
      <w:proofErr w:type="gramStart"/>
      <w:r w:rsidR="00CC20A3" w:rsidRPr="00AF5C93">
        <w:t>》</w:t>
      </w:r>
      <w:proofErr w:type="gramEnd"/>
      <w:r w:rsidR="00CC20A3" w:rsidRPr="00AF5C93">
        <w:t>，</w:t>
      </w:r>
      <w:r w:rsidR="00CC20A3" w:rsidRPr="00AF5C93">
        <w:t>D. Nylén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roofErr w:type="gramStart"/>
      <w:r w:rsidR="001B35F5" w:rsidRPr="00AF5C93">
        <w:t>（</w:t>
      </w:r>
      <w:proofErr w:type="gramEnd"/>
      <w:r w:rsidR="001B35F5" w:rsidRPr="00AF5C93">
        <w:t>來自《</w:t>
      </w:r>
      <w:r w:rsidR="001B35F5" w:rsidRPr="003A4613">
        <w:t>Digital innovation strategy: A framework for diagnosing and improving digital product and service innovation</w:t>
      </w:r>
      <w:proofErr w:type="gramStart"/>
      <w:r w:rsidR="001B35F5" w:rsidRPr="00AF5C93">
        <w:t>》</w:t>
      </w:r>
      <w:proofErr w:type="gramEnd"/>
      <w:r w:rsidR="001B35F5" w:rsidRPr="00AF5C93">
        <w:t>，</w:t>
      </w:r>
      <w:r w:rsidR="001B35F5" w:rsidRPr="00AF5C93">
        <w:t>D. Nylén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proofErr w:type="gramStart"/>
      <w:r w:rsidR="00E935EE" w:rsidRPr="00AF5C93">
        <w:t>（</w:t>
      </w:r>
      <w:proofErr w:type="gramEnd"/>
      <w:r w:rsidR="00E935EE" w:rsidRPr="00AF5C93">
        <w:t>來自《</w:t>
      </w:r>
      <w:r w:rsidR="00E935EE" w:rsidRPr="003A4613">
        <w:t>Digital innovation strategy: A framework for diagnosing and improving digital product and service innovation</w:t>
      </w:r>
      <w:proofErr w:type="gramStart"/>
      <w:r w:rsidR="00E935EE" w:rsidRPr="00AF5C93">
        <w:t>》</w:t>
      </w:r>
      <w:proofErr w:type="gramEnd"/>
      <w:r w:rsidR="00E935EE" w:rsidRPr="00AF5C93">
        <w:t>，</w:t>
      </w:r>
      <w:r w:rsidR="00E935EE" w:rsidRPr="00AF5C93">
        <w:t>D. Nylén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proofErr w:type="gramStart"/>
      <w:r w:rsidRPr="00035E87">
        <w:t>—</w:t>
      </w:r>
      <w:proofErr w:type="gramEnd"/>
      <w:r w:rsidRPr="00035E87">
        <w:t>—</w:t>
      </w:r>
      <w:r w:rsidRPr="00035E87">
        <w:t>最終</w:t>
      </w:r>
      <w:r w:rsidRPr="00822A2A">
        <w:rPr>
          <w:color w:val="EE0000"/>
        </w:rPr>
        <w:t>引發行業層面的根本性轉型</w:t>
      </w:r>
      <w:r w:rsidRPr="00035E87">
        <w:t>——</w:t>
      </w:r>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proofErr w:type="gramStart"/>
      <w:r w:rsidR="00D13C0B" w:rsidRPr="00AF5C93">
        <w:t>（</w:t>
      </w:r>
      <w:proofErr w:type="gramEnd"/>
      <w:r w:rsidR="00D13C0B" w:rsidRPr="00AF5C93">
        <w:t>來自《</w:t>
      </w:r>
      <w:r w:rsidR="00D13C0B" w:rsidRPr="003A4613">
        <w:t>Digital innovation strategy: A framework for diagnosing and improving digital product and service innovation</w:t>
      </w:r>
      <w:proofErr w:type="gramStart"/>
      <w:r w:rsidR="00D13C0B" w:rsidRPr="00AF5C93">
        <w:t>》</w:t>
      </w:r>
      <w:proofErr w:type="gramEnd"/>
      <w:r w:rsidR="00D13C0B" w:rsidRPr="00AF5C93">
        <w:t>，</w:t>
      </w:r>
      <w:r w:rsidR="00D13C0B" w:rsidRPr="00AF5C93">
        <w:t>D. Nylén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proofErr w:type="gramStart"/>
      <w:r>
        <w:rPr>
          <w:rFonts w:hint="eastAsia"/>
        </w:rPr>
        <w:t>【</w:t>
      </w:r>
      <w:proofErr w:type="gramEnd"/>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D. Nylén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roofErr w:type="gramStart"/>
      <w:r w:rsidR="007E035F" w:rsidRPr="00AF5C93">
        <w:t>（</w:t>
      </w:r>
      <w:proofErr w:type="gramEnd"/>
      <w:r w:rsidR="007E035F" w:rsidRPr="00AF5C93">
        <w:t>來自《</w:t>
      </w:r>
      <w:r w:rsidR="007E035F" w:rsidRPr="003A4613">
        <w:t>Digital innovation strategy: A framework for diagnosing and improving digital product and service innovation</w:t>
      </w:r>
      <w:proofErr w:type="gramStart"/>
      <w:r w:rsidR="007E035F" w:rsidRPr="00AF5C93">
        <w:t>》</w:t>
      </w:r>
      <w:proofErr w:type="gramEnd"/>
      <w:r w:rsidR="007E035F" w:rsidRPr="00AF5C93">
        <w:t>，</w:t>
      </w:r>
      <w:r w:rsidR="007E035F" w:rsidRPr="00AF5C93">
        <w:t>D. Nylén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roofErr w:type="gramStart"/>
      <w:r w:rsidR="00A94BA7" w:rsidRPr="00AF5C93">
        <w:t>（</w:t>
      </w:r>
      <w:proofErr w:type="gramEnd"/>
      <w:r w:rsidR="00A94BA7" w:rsidRPr="00AF5C93">
        <w:t>來自《</w:t>
      </w:r>
      <w:r w:rsidR="00A94BA7" w:rsidRPr="003A4613">
        <w:t>Digital innovation strategy: A framework for diagnosing and improving digital product and service innovation</w:t>
      </w:r>
      <w:proofErr w:type="gramStart"/>
      <w:r w:rsidR="00A94BA7" w:rsidRPr="00AF5C93">
        <w:t>》</w:t>
      </w:r>
      <w:proofErr w:type="gramEnd"/>
      <w:r w:rsidR="00A94BA7" w:rsidRPr="00AF5C93">
        <w:t>，</w:t>
      </w:r>
      <w:r w:rsidR="00A94BA7" w:rsidRPr="00AF5C93">
        <w:t>D. Nylén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proofErr w:type="gramStart"/>
      <w:r w:rsidR="00DA1D3E" w:rsidRPr="00AF5C93">
        <w:t>（</w:t>
      </w:r>
      <w:proofErr w:type="gramEnd"/>
      <w:r w:rsidR="00DA1D3E" w:rsidRPr="00AF5C93">
        <w:t>來自《</w:t>
      </w:r>
      <w:r w:rsidR="00DA1D3E" w:rsidRPr="003A4613">
        <w:t>Digital innovation strategy: A framework for diagnosing and improving digital product and service innovation</w:t>
      </w:r>
      <w:proofErr w:type="gramStart"/>
      <w:r w:rsidR="00DA1D3E" w:rsidRPr="00AF5C93">
        <w:t>》</w:t>
      </w:r>
      <w:proofErr w:type="gramEnd"/>
      <w:r w:rsidR="00DA1D3E" w:rsidRPr="00AF5C93">
        <w:t>，</w:t>
      </w:r>
      <w:r w:rsidR="00DA1D3E" w:rsidRPr="00AF5C93">
        <w:t>D. Nylén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roofErr w:type="gramStart"/>
      <w:r w:rsidR="00FF206C" w:rsidRPr="00AF5C93">
        <w:t>（</w:t>
      </w:r>
      <w:proofErr w:type="gramEnd"/>
      <w:r w:rsidR="00FF206C" w:rsidRPr="00AF5C93">
        <w:t>來自《</w:t>
      </w:r>
      <w:r w:rsidR="00FF206C" w:rsidRPr="003A4613">
        <w:t>Digital innovation strategy: A framework for diagnosing and improving digital product and service innovation</w:t>
      </w:r>
      <w:proofErr w:type="gramStart"/>
      <w:r w:rsidR="00FF206C" w:rsidRPr="00AF5C93">
        <w:t>》</w:t>
      </w:r>
      <w:proofErr w:type="gramEnd"/>
      <w:r w:rsidR="00FF206C" w:rsidRPr="00AF5C93">
        <w:t>，</w:t>
      </w:r>
      <w:r w:rsidR="00FF206C" w:rsidRPr="00AF5C93">
        <w:t>D. Nylén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proofErr w:type="gramStart"/>
      <w:r>
        <w:rPr>
          <w:rFonts w:hint="eastAsia"/>
        </w:rPr>
        <w:t>【</w:t>
      </w:r>
      <w:proofErr w:type="gramEnd"/>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proofErr w:type="gramStart"/>
      <w:r>
        <w:rPr>
          <w:rFonts w:hint="eastAsia"/>
        </w:rPr>
        <w:t>】</w:t>
      </w:r>
      <w:proofErr w:type="gramEnd"/>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proofErr w:type="gramStart"/>
      <w:r w:rsidR="00A256A1" w:rsidRPr="00AF5C93">
        <w:t>（</w:t>
      </w:r>
      <w:proofErr w:type="gramEnd"/>
      <w:r w:rsidR="00A256A1" w:rsidRPr="00AF5C93">
        <w:t>來自《</w:t>
      </w:r>
      <w:r w:rsidR="00A256A1" w:rsidRPr="003A4613">
        <w:t>Digital innovation strategy: A framework for diagnosing and improving digital product and service innovation</w:t>
      </w:r>
      <w:proofErr w:type="gramStart"/>
      <w:r w:rsidR="00A256A1" w:rsidRPr="00AF5C93">
        <w:t>》</w:t>
      </w:r>
      <w:proofErr w:type="gramEnd"/>
      <w:r w:rsidR="00A256A1" w:rsidRPr="00AF5C93">
        <w:t>，</w:t>
      </w:r>
      <w:r w:rsidR="00A256A1" w:rsidRPr="00AF5C93">
        <w:t>D. Nylén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proofErr w:type="gramStart"/>
      <w:r w:rsidR="00C9503F" w:rsidRPr="00AF5C93">
        <w:t>（</w:t>
      </w:r>
      <w:proofErr w:type="gramEnd"/>
      <w:r w:rsidR="00C9503F" w:rsidRPr="00AF5C93">
        <w:t>來自《</w:t>
      </w:r>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w:t>
      </w:r>
      <w:proofErr w:type="gramStart"/>
      <w:r w:rsidR="008D7504" w:rsidRPr="008D7504">
        <w:t>個</w:t>
      </w:r>
      <w:proofErr w:type="gramEnd"/>
      <w:r w:rsidR="008D7504" w:rsidRPr="008D7504">
        <w:t>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proofErr w:type="gramStart"/>
      <w:r w:rsidR="00C9503F" w:rsidRPr="00AF5C93">
        <w:t>（</w:t>
      </w:r>
      <w:proofErr w:type="gramEnd"/>
      <w:r w:rsidR="00C9503F" w:rsidRPr="00AF5C93">
        <w:t>來自《</w:t>
      </w:r>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proofErr w:type="gramStart"/>
      <w:r w:rsidR="00472E5E" w:rsidRPr="00472E5E">
        <w:rPr>
          <w:rFonts w:hint="eastAsia"/>
        </w:rPr>
        <w:t>—</w:t>
      </w:r>
      <w:proofErr w:type="gramEnd"/>
      <w:r w:rsidR="00472E5E" w:rsidRPr="00472E5E">
        <w:rPr>
          <w:rFonts w:hint="eastAsia"/>
        </w:rPr>
        <w:t>—</w:t>
      </w:r>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capability (existing versus requisite), focus (product versus process), collaboration (internal versus external), and governance (control versus flexibility)</w:t>
      </w:r>
      <w:r w:rsidR="00C9503F" w:rsidRPr="00C9503F">
        <w:t xml:space="preserve"> </w:t>
      </w:r>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w:t>
      </w:r>
      <w:proofErr w:type="gramStart"/>
      <w:r w:rsidR="00B66D02" w:rsidRPr="00B66D02">
        <w:t>–</w:t>
      </w:r>
      <w:proofErr w:type="gramEnd"/>
      <w:r w:rsidR="00B66D02" w:rsidRPr="00B66D02">
        <w:t>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286A41D5" w14:textId="77777777" w:rsidR="00B35A91" w:rsidRDefault="00B35A91" w:rsidP="00B66D02"/>
    <w:p w14:paraId="4BF83067" w14:textId="70B1872E" w:rsidR="00B35A91" w:rsidRDefault="00B35A91" w:rsidP="00B66D02">
      <w:proofErr w:type="gramStart"/>
      <w:r>
        <w:rPr>
          <w:rFonts w:hint="eastAsia"/>
        </w:rPr>
        <w:t>【</w:t>
      </w:r>
      <w:proofErr w:type="gramEnd"/>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proofErr w:type="gramStart"/>
      <w:r>
        <w:rPr>
          <w:rFonts w:hint="eastAsia"/>
        </w:rPr>
        <w:t>】</w:t>
      </w:r>
      <w:proofErr w:type="gramEnd"/>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7"/>
    <w:p w14:paraId="0845FF63" w14:textId="77777777" w:rsidR="007B136F" w:rsidRDefault="007B136F" w:rsidP="00B737E9"/>
    <w:p w14:paraId="403547A6" w14:textId="5DA16F5A" w:rsidR="006E2B74" w:rsidRDefault="006E2B74" w:rsidP="00B737E9">
      <w:bookmarkStart w:id="38" w:name="_Hlk199693414"/>
      <w:proofErr w:type="gramStart"/>
      <w:r>
        <w:rPr>
          <w:rFonts w:hint="eastAsia"/>
        </w:rPr>
        <w:t>【</w:t>
      </w:r>
      <w:proofErr w:type="gramEnd"/>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proofErr w:type="gramStart"/>
      <w:r w:rsidR="001C5A22">
        <w:rPr>
          <w:rFonts w:hint="eastAsia"/>
        </w:rPr>
        <w:t>】</w:t>
      </w:r>
      <w:proofErr w:type="gramEnd"/>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w:t>
      </w:r>
      <w:proofErr w:type="gramStart"/>
      <w:r w:rsidRPr="001457A7">
        <w:rPr>
          <w:rFonts w:hint="eastAsia"/>
          <w:color w:val="EE0000"/>
        </w:rPr>
        <w:t>清楚誰</w:t>
      </w:r>
      <w:proofErr w:type="gramEnd"/>
      <w:r w:rsidRPr="001457A7">
        <w:rPr>
          <w:rFonts w:hint="eastAsia"/>
          <w:color w:val="EE0000"/>
        </w:rPr>
        <w:t>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 xml:space="preserve">It enabled rapid design and deployment of </w:t>
      </w:r>
      <w:proofErr w:type="gramStart"/>
      <w:r w:rsidR="00AB138B" w:rsidRPr="00AB138B">
        <w:t>cloud based</w:t>
      </w:r>
      <w:proofErr w:type="gramEnd"/>
      <w:r w:rsidR="00AB138B" w:rsidRPr="00AB138B">
        <w:t xml:space="preserve">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proofErr w:type="gramStart"/>
      <w:r w:rsidR="00C9503F" w:rsidRPr="00AF5C93">
        <w:t>（</w:t>
      </w:r>
      <w:proofErr w:type="gramEnd"/>
      <w:r w:rsidR="00C9503F" w:rsidRPr="00AF5C93">
        <w:t>來自《</w:t>
      </w:r>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r w:rsidR="00C9503F" w:rsidRPr="00AF5C93">
        <w:t>）</w:t>
      </w:r>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Avital and Te</w:t>
      </w:r>
      <w:proofErr w:type="gramStart"/>
      <w:r w:rsidR="003B4705" w:rsidRPr="003B4705">
        <w:t>’</w:t>
      </w:r>
      <w:proofErr w:type="gramEnd"/>
      <w:r w:rsidR="003B4705" w:rsidRPr="003B4705">
        <w:t xml:space="preserve">eni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3BEE9D6" w14:textId="77777777" w:rsidR="007A7F99" w:rsidRDefault="007A7F99" w:rsidP="00443832"/>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w:t>
      </w:r>
      <w:proofErr w:type="gramStart"/>
      <w:r w:rsidRPr="00B41866">
        <w:rPr>
          <w:rFonts w:hint="eastAsia"/>
        </w:rPr>
        <w:t>—</w:t>
      </w:r>
      <w:proofErr w:type="gramEnd"/>
      <w:r w:rsidRPr="00B41866">
        <w:rPr>
          <w:rFonts w:hint="eastAsia"/>
        </w:rPr>
        <w:t>—將其與結果區分開來——才能擁抱數位化創新。</w:t>
      </w:r>
      <w:r w:rsidRPr="00B41866">
        <w:t>incumbent firms must therefore learn to focus on the process of innovation</w:t>
      </w:r>
      <w:proofErr w:type="gramStart"/>
      <w:r w:rsidRPr="00B41866">
        <w:t>—</w:t>
      </w:r>
      <w:proofErr w:type="gramEnd"/>
      <w:r w:rsidRPr="00B41866">
        <w:t xml:space="preserve"> separate it from its outcome—to embrace digital innovation</w:t>
      </w:r>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Avital and Te</w:t>
      </w:r>
      <w:proofErr w:type="gramStart"/>
      <w:r w:rsidR="00FF7EF6" w:rsidRPr="00FF7EF6">
        <w:t>’</w:t>
      </w:r>
      <w:proofErr w:type="gramEnd"/>
      <w:r w:rsidR="00FF7EF6" w:rsidRPr="00FF7EF6">
        <w:t>eni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technology ecosystems is not a trivial task; the challenge is to establish governance mechanisms that appropriately bound participant behaviour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proofErr w:type="gramStart"/>
      <w:r w:rsidR="007A7F99" w:rsidRPr="00AF5C93">
        <w:t>（</w:t>
      </w:r>
      <w:proofErr w:type="gramEnd"/>
      <w:r w:rsidR="007A7F99" w:rsidRPr="00AF5C93">
        <w:t>來自《</w:t>
      </w:r>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w:t>
      </w:r>
      <w:proofErr w:type="gramStart"/>
      <w:r w:rsidR="003A1801">
        <w:rPr>
          <w:rFonts w:hint="eastAsia"/>
        </w:rPr>
        <w:t>2017)by</w:t>
      </w:r>
      <w:proofErr w:type="gramEnd"/>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w:t>
      </w:r>
      <w:proofErr w:type="gramStart"/>
      <w:r w:rsidR="00934DE1" w:rsidRPr="00934DE1">
        <w:t>Song</w:t>
      </w:r>
      <w:r w:rsidR="00934DE1">
        <w:rPr>
          <w:rFonts w:hint="eastAsia"/>
        </w:rPr>
        <w:t>)</w:t>
      </w:r>
      <w:r w:rsidR="002C3954">
        <w:rPr>
          <w:rFonts w:hint="eastAsia"/>
        </w:rPr>
        <w:t>MISQ</w:t>
      </w:r>
      <w:proofErr w:type="gramEnd"/>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w:t>
      </w:r>
      <w:proofErr w:type="gramStart"/>
      <w:r w:rsidR="00E543C7" w:rsidRPr="00E543C7">
        <w:rPr>
          <w:rFonts w:hint="eastAsia"/>
        </w:rPr>
        <w:t>而是藉鑒豐富</w:t>
      </w:r>
      <w:proofErr w:type="gramEnd"/>
      <w:r w:rsidR="00E543C7" w:rsidRPr="00E543C7">
        <w:rPr>
          <w:rFonts w:hint="eastAsia"/>
        </w:rPr>
        <w:t>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proofErr w:type="gramStart"/>
      <w:r w:rsidR="007A7F99" w:rsidRPr="00AF5C93">
        <w:t>（</w:t>
      </w:r>
      <w:proofErr w:type="gramEnd"/>
      <w:r w:rsidR="007A7F99" w:rsidRPr="00AF5C93">
        <w:t>來自《</w:t>
      </w:r>
      <w:r w:rsidR="007A7F99" w:rsidRPr="007A7F99">
        <w:t>DIGITAL INNOVATION MANAGEMENT: REINVENTING INNOVATION MANAGEMENT RESEARCH IN A DIGITAL WORLD</w:t>
      </w:r>
      <w:proofErr w:type="gramStart"/>
      <w:r w:rsidR="007A7F99" w:rsidRPr="00AF5C93">
        <w:t>》</w:t>
      </w:r>
      <w:proofErr w:type="gramEnd"/>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r w:rsidR="007A7F99" w:rsidRPr="00AF5C93">
        <w:t>）</w:t>
      </w:r>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dif ferent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w:t>
      </w:r>
      <w:proofErr w:type="gramStart"/>
      <w:r w:rsidR="00F776AB" w:rsidRPr="00F776AB">
        <w:t>—</w:t>
      </w:r>
      <w:proofErr w:type="gramEnd"/>
      <w:r w:rsidR="00F776AB" w:rsidRPr="00F776AB">
        <w:t>they are malleable, edit able, open, transferable, etc.</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 xml:space="preserve">With digital innovation, there is a shift toward less predefined and more distributed innovation agency, particularly in technology intensive industries; this shift has been referred to as distributed </w:t>
      </w:r>
      <w:proofErr w:type="gramStart"/>
      <w:r w:rsidR="00946D78" w:rsidRPr="00946D78">
        <w:t>innovation</w:t>
      </w:r>
      <w:r w:rsidR="006831FC" w:rsidRPr="00066C7D">
        <w:t>(</w:t>
      </w:r>
      <w:proofErr w:type="gramEnd"/>
      <w:r w:rsidR="006831FC" w:rsidRPr="00066C7D">
        <w:t xml:space="preserve">e.g., Lakhani and Panetta 2007; Sawhney and Prandelli </w:t>
      </w:r>
      <w:proofErr w:type="gramStart"/>
      <w:r w:rsidR="006831FC" w:rsidRPr="00066C7D">
        <w:t>2000)</w:t>
      </w:r>
      <w:r w:rsidR="0043647F">
        <w:rPr>
          <w:rFonts w:hint="eastAsia"/>
        </w:rPr>
        <w:t>，</w:t>
      </w:r>
      <w:proofErr w:type="gramEnd"/>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proofErr w:type="gramStart"/>
      <w:r w:rsidR="009A5A7F" w:rsidRPr="00AF5C93">
        <w:t>（</w:t>
      </w:r>
      <w:proofErr w:type="gramEnd"/>
      <w:r w:rsidR="009A5A7F" w:rsidRPr="00AF5C93">
        <w:t>來自《</w:t>
      </w:r>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r w:rsidR="009A5A7F" w:rsidRPr="00AF5C93">
        <w:t>）</w:t>
      </w:r>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w:t>
      </w:r>
      <w:proofErr w:type="gramStart"/>
      <w:r w:rsidR="003D7388" w:rsidRPr="003D7388">
        <w:rPr>
          <w:rFonts w:hint="eastAsia"/>
        </w:rPr>
        <w:t>眾包</w:t>
      </w:r>
      <w:proofErr w:type="gramEnd"/>
      <w:r w:rsidR="003D7388" w:rsidRPr="003D7388">
        <w:rPr>
          <w:rFonts w:hint="eastAsia"/>
        </w:rPr>
        <w:t>（例如</w:t>
      </w:r>
      <w:r w:rsidR="003D7388" w:rsidRPr="003D7388">
        <w:rPr>
          <w:rFonts w:hint="eastAsia"/>
        </w:rPr>
        <w:t xml:space="preserve"> Top Coder</w:t>
      </w:r>
      <w:r w:rsidR="003D7388" w:rsidRPr="003D7388">
        <w:rPr>
          <w:rFonts w:hint="eastAsia"/>
        </w:rPr>
        <w:t>）、</w:t>
      </w:r>
      <w:proofErr w:type="gramStart"/>
      <w:r w:rsidR="003D7388" w:rsidRPr="003D7388">
        <w:rPr>
          <w:rFonts w:hint="eastAsia"/>
        </w:rPr>
        <w:t>眾籌</w:t>
      </w:r>
      <w:proofErr w:type="gramEnd"/>
      <w:r w:rsidR="003D7388" w:rsidRPr="003D7388">
        <w:rPr>
          <w:rFonts w:hint="eastAsia"/>
        </w:rPr>
        <w:t>（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w:t>
      </w:r>
      <w:proofErr w:type="gramStart"/>
      <w:r w:rsidR="003D7388" w:rsidRPr="003D7388">
        <w:rPr>
          <w:rFonts w:hint="eastAsia"/>
        </w:rPr>
        <w:t>數位創客空間</w:t>
      </w:r>
      <w:proofErr w:type="gramEnd"/>
      <w:r w:rsidR="003D7388" w:rsidRPr="003D7388">
        <w:rPr>
          <w:rFonts w:hint="eastAsia"/>
        </w:rPr>
        <w:t>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proofErr w:type="gramStart"/>
      <w:r w:rsidR="007D0830" w:rsidRPr="00AF5C93">
        <w:t>（</w:t>
      </w:r>
      <w:proofErr w:type="gramEnd"/>
      <w:r w:rsidR="007D0830" w:rsidRPr="00AF5C93">
        <w:t>來自《</w:t>
      </w:r>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proofErr w:type="gramStart"/>
      <w:r>
        <w:rPr>
          <w:rFonts w:hint="eastAsia"/>
        </w:rPr>
        <w:t>【</w:t>
      </w:r>
      <w:proofErr w:type="gramEnd"/>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r w:rsidR="007D0830" w:rsidRPr="007D0830">
        <w:t xml:space="preserve"> </w:t>
      </w:r>
      <w:proofErr w:type="gramStart"/>
      <w:r w:rsidR="007D0830" w:rsidRPr="00AF5C93">
        <w:t>（</w:t>
      </w:r>
      <w:proofErr w:type="gramEnd"/>
      <w:r w:rsidR="007D0830" w:rsidRPr="00AF5C93">
        <w:t>來自《</w:t>
      </w:r>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r w:rsidR="007D0830" w:rsidRPr="00AF5C93">
        <w:t>）</w:t>
      </w:r>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w:t>
      </w:r>
      <w:proofErr w:type="gramStart"/>
      <w:r w:rsidRPr="00CF0D49">
        <w:rPr>
          <w:rFonts w:hint="eastAsia"/>
          <w:color w:val="EE0000"/>
        </w:rPr>
        <w:t>個</w:t>
      </w:r>
      <w:proofErr w:type="gramEnd"/>
      <w:r w:rsidRPr="00CF0D49">
        <w:rPr>
          <w:rFonts w:hint="eastAsia"/>
          <w:color w:val="EE0000"/>
        </w:rPr>
        <w:t>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proofErr w:type="gramStart"/>
      <w:r w:rsidR="007638AD" w:rsidRPr="00AF5C93">
        <w:t>（</w:t>
      </w:r>
      <w:proofErr w:type="gramEnd"/>
      <w:r w:rsidR="007638AD" w:rsidRPr="00AF5C93">
        <w:t>來自《</w:t>
      </w:r>
      <w:r w:rsidR="007638AD" w:rsidRPr="007A7F99">
        <w:t>DIGITAL INNOVATION MANAGEMENT: REINVENTING INNOVATION MANAGEMENT RESEARCH IN A DIGITAL WORLD</w:t>
      </w:r>
      <w:proofErr w:type="gramStart"/>
      <w:r w:rsidR="007638AD" w:rsidRPr="00AF5C93">
        <w:t>》</w:t>
      </w:r>
      <w:proofErr w:type="gramEnd"/>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r w:rsidR="007638AD" w:rsidRPr="00AF5C93">
        <w:t>）</w:t>
      </w:r>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r w:rsidR="00A45241" w:rsidRPr="00A45241">
        <w:t xml:space="preserve"> </w:t>
      </w:r>
      <w:proofErr w:type="gramStart"/>
      <w:r w:rsidR="00A45241" w:rsidRPr="00AF5C93">
        <w:t>（</w:t>
      </w:r>
      <w:proofErr w:type="gramEnd"/>
      <w:r w:rsidR="00A45241" w:rsidRPr="00AF5C93">
        <w:t>來自《</w:t>
      </w:r>
      <w:r w:rsidR="00A45241" w:rsidRPr="007A7F99">
        <w:t>DIGITAL INNOVATION MANAGEMENT: REINVENTING INNOVATION MANAGEMENT RESEARCH IN A DIGITAL WORLD</w:t>
      </w:r>
      <w:proofErr w:type="gramStart"/>
      <w:r w:rsidR="00A45241" w:rsidRPr="00AF5C93">
        <w:t>》</w:t>
      </w:r>
      <w:proofErr w:type="gramEnd"/>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r w:rsidR="00A45241" w:rsidRPr="00AF5C93">
        <w:t>）</w:t>
      </w:r>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w:t>
      </w:r>
      <w:proofErr w:type="gramStart"/>
      <w:r w:rsidR="006F6958" w:rsidRPr="006F6958">
        <w:t>’</w:t>
      </w:r>
      <w:proofErr w:type="gramEnd"/>
      <w:r w:rsidR="006F6958" w:rsidRPr="006F6958">
        <w:t>s cognition and the innovator’s social system of collectives of organiza tions and individuals.</w:t>
      </w:r>
      <w:r w:rsidR="00FA3F0F" w:rsidRPr="00FA3F0F">
        <w:t xml:space="preserve"> </w:t>
      </w:r>
      <w:proofErr w:type="gramStart"/>
      <w:r w:rsidR="00FA3F0F" w:rsidRPr="00AF5C93">
        <w:t>（</w:t>
      </w:r>
      <w:proofErr w:type="gramEnd"/>
      <w:r w:rsidR="00FA3F0F" w:rsidRPr="00AF5C93">
        <w:t>來自《</w:t>
      </w:r>
      <w:r w:rsidR="00FA3F0F" w:rsidRPr="007A7F99">
        <w:t>DIGITAL INNOVATION MANAGEMENT: REINVENTING INNOVATION MANAGEMENT RESEARCH IN A DIGITAL WORLD</w:t>
      </w:r>
      <w:proofErr w:type="gramStart"/>
      <w:r w:rsidR="00FA3F0F" w:rsidRPr="00AF5C93">
        <w:t>》</w:t>
      </w:r>
      <w:proofErr w:type="gramEnd"/>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r w:rsidR="00FA3F0F" w:rsidRPr="00AF5C93">
        <w:t>）</w:t>
      </w:r>
    </w:p>
    <w:p w14:paraId="7D640EB0" w14:textId="77777777" w:rsidR="00096A80" w:rsidRDefault="00096A80" w:rsidP="00FF64CF"/>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 Successful digital innovation, then, calls for relentless deframing and reframing of innovation outcomes and processes, influenced by a social process</w:t>
      </w:r>
      <w:proofErr w:type="gramStart"/>
      <w:r w:rsidR="005F08F7" w:rsidRPr="00AF5C93">
        <w:t>（</w:t>
      </w:r>
      <w:proofErr w:type="gramEnd"/>
      <w:r w:rsidR="005F08F7" w:rsidRPr="00AF5C93">
        <w:t>來自《</w:t>
      </w:r>
      <w:r w:rsidR="005F08F7" w:rsidRPr="007A7F99">
        <w:t>DIGITAL INNOVATION MANAGEMENT: REINVENTING INNOVATION MANAGEMENT RESEARCH IN A DIGITAL WORLD</w:t>
      </w:r>
      <w:proofErr w:type="gramStart"/>
      <w:r w:rsidR="005F08F7" w:rsidRPr="00AF5C93">
        <w:t>》</w:t>
      </w:r>
      <w:proofErr w:type="gramEnd"/>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r w:rsidR="005F08F7" w:rsidRPr="00AF5C93">
        <w:t>）</w:t>
      </w:r>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w:t>
      </w:r>
      <w:proofErr w:type="gramStart"/>
      <w:r w:rsidRPr="00245649">
        <w:rPr>
          <w:rFonts w:hint="eastAsia"/>
        </w:rPr>
        <w:t>共創和價值</w:t>
      </w:r>
      <w:proofErr w:type="gramEnd"/>
      <w:r w:rsidRPr="00245649">
        <w:rPr>
          <w:rFonts w:hint="eastAsia"/>
        </w:rPr>
        <w:t>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proofErr w:type="gramStart"/>
      <w:r w:rsidR="004F38E3" w:rsidRPr="00AF5C93">
        <w:t>（</w:t>
      </w:r>
      <w:proofErr w:type="gramEnd"/>
      <w:r w:rsidR="004F38E3" w:rsidRPr="00AF5C93">
        <w:t>來自《</w:t>
      </w:r>
      <w:r w:rsidR="004F38E3" w:rsidRPr="007A7F99">
        <w:t>DIGITAL INNOVATION MANAGEMENT: REINVENTING INNOVATION MANAGEMENT RESEARCH IN A DIGITAL WORLD</w:t>
      </w:r>
      <w:proofErr w:type="gramStart"/>
      <w:r w:rsidR="004F38E3" w:rsidRPr="00AF5C93">
        <w:t>》</w:t>
      </w:r>
      <w:proofErr w:type="gramEnd"/>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r w:rsidR="004F38E3" w:rsidRPr="00AF5C93">
        <w:t>）</w:t>
      </w:r>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proofErr w:type="gramStart"/>
      <w:r>
        <w:rPr>
          <w:rFonts w:hint="eastAsia"/>
        </w:rPr>
        <w:t>—</w:t>
      </w:r>
      <w:proofErr w:type="gramEnd"/>
      <w:r>
        <w:rPr>
          <w:rFonts w:hint="eastAsia"/>
        </w:rPr>
        <w:t>—無論是</w:t>
      </w:r>
      <w:r w:rsidRPr="00007D03">
        <w:rPr>
          <w:rFonts w:hint="eastAsia"/>
          <w:color w:val="EE0000"/>
        </w:rPr>
        <w:t>臨時的還是更長期</w:t>
      </w:r>
      <w:r>
        <w:rPr>
          <w:rFonts w:hint="eastAsia"/>
        </w:rPr>
        <w:t>的——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proofErr w:type="gramStart"/>
      <w:r w:rsidR="00CF73E0" w:rsidRPr="00AF5C93">
        <w:t>（</w:t>
      </w:r>
      <w:proofErr w:type="gramEnd"/>
      <w:r w:rsidR="00CF73E0" w:rsidRPr="00AF5C93">
        <w:t>來自《</w:t>
      </w:r>
      <w:r w:rsidR="00CF73E0" w:rsidRPr="007A7F99">
        <w:t>DIGITAL INNOVATION MANAGEMENT: REINVENTING INNOVATION MANAGEMENT RESEARCH IN A DIGITAL WORLD</w:t>
      </w:r>
      <w:proofErr w:type="gramStart"/>
      <w:r w:rsidR="00CF73E0" w:rsidRPr="00AF5C93">
        <w:t>》</w:t>
      </w:r>
      <w:proofErr w:type="gramEnd"/>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r w:rsidR="00CF73E0" w:rsidRPr="00AF5C93">
        <w:t>）</w:t>
      </w:r>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w:t>
      </w:r>
      <w:proofErr w:type="gramStart"/>
      <w:r w:rsidR="00EF23B6" w:rsidRPr="007778C4">
        <w:rPr>
          <w:rFonts w:hint="eastAsia"/>
          <w:color w:val="EE0000"/>
        </w:rPr>
        <w:t>可供性配對</w:t>
      </w:r>
      <w:proofErr w:type="gramEnd"/>
      <w:r w:rsidR="00EF23B6" w:rsidRPr="007778C4">
        <w:rPr>
          <w:rFonts w:hint="eastAsia"/>
          <w:color w:val="EE0000"/>
        </w:rPr>
        <w:t>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w:t>
      </w:r>
      <w:proofErr w:type="gramStart"/>
      <w:r w:rsidR="007778C4" w:rsidRPr="007A107A">
        <w:rPr>
          <w:rFonts w:hint="eastAsia"/>
          <w:color w:val="EE0000"/>
        </w:rPr>
        <w:t>可供性研究</w:t>
      </w:r>
      <w:proofErr w:type="gramEnd"/>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proofErr w:type="gramStart"/>
      <w:r w:rsidR="003C4975" w:rsidRPr="00AF5C93">
        <w:t>（</w:t>
      </w:r>
      <w:proofErr w:type="gramEnd"/>
      <w:r w:rsidR="003C4975" w:rsidRPr="00AF5C93">
        <w:t>來自《</w:t>
      </w:r>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proofErr w:type="gramStart"/>
      <w:r w:rsidR="003C4975" w:rsidRPr="00AF5C93">
        <w:t>（</w:t>
      </w:r>
      <w:proofErr w:type="gramEnd"/>
      <w:r w:rsidR="003C4975" w:rsidRPr="00AF5C93">
        <w:t>來自《</w:t>
      </w:r>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r w:rsidR="003C4975" w:rsidRPr="00AF5C93">
        <w:t>）</w:t>
      </w:r>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w:t>
      </w:r>
      <w:proofErr w:type="gramStart"/>
      <w:r w:rsidR="0047671E" w:rsidRPr="009E39F2">
        <w:rPr>
          <w:rFonts w:hint="eastAsia"/>
          <w:color w:val="EE0000"/>
        </w:rPr>
        <w:t>與</w:t>
      </w:r>
      <w:proofErr w:type="gramEnd"/>
      <w:r w:rsidR="0047671E" w:rsidRPr="009E39F2">
        <w:rPr>
          <w:rFonts w:hint="eastAsia"/>
          <w:color w:val="EE0000"/>
        </w:rPr>
        <w:t>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Mayuram S. Krishnan. "Leveraging customer </w:t>
      </w:r>
      <w:r w:rsidR="003C4975" w:rsidRPr="00ED586E">
        <w:lastRenderedPageBreak/>
        <w:t>involvement for fueling innovation.</w:t>
      </w:r>
      <w:r w:rsidR="003C4975">
        <w:rPr>
          <w:rFonts w:hint="eastAsia"/>
        </w:rPr>
        <w:t>，</w:t>
      </w:r>
      <w:r w:rsidR="003C4975">
        <w:rPr>
          <w:rFonts w:hint="eastAsia"/>
        </w:rPr>
        <w:t>2017</w:t>
      </w:r>
      <w:proofErr w:type="gramStart"/>
      <w:r w:rsidR="003C4975" w:rsidRPr="00ED586E">
        <w:t>" </w:t>
      </w:r>
      <w:r w:rsidR="003A1872">
        <w:rPr>
          <w:rFonts w:hint="eastAsia"/>
        </w:rPr>
        <w:t>)</w:t>
      </w:r>
      <w:proofErr w:type="gramEnd"/>
    </w:p>
    <w:p w14:paraId="47D33616" w14:textId="77777777" w:rsidR="00C56419" w:rsidRDefault="00C56419" w:rsidP="004D7443"/>
    <w:p w14:paraId="719DA6AC" w14:textId="77777777" w:rsidR="00C56419" w:rsidRDefault="00C56419" w:rsidP="0059188D">
      <w:pPr>
        <w:pStyle w:val="15"/>
        <w:ind w:firstLine="480"/>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Andreas Hein</w:t>
      </w:r>
      <w:r w:rsidR="003D0F90">
        <w:rPr>
          <w:rFonts w:hint="eastAsia"/>
        </w:rPr>
        <w:t>,</w:t>
      </w:r>
      <w:r w:rsidR="003D0F90" w:rsidRPr="003D0F90">
        <w:t xml:space="preserve"> Maximilian Schreieck,</w:t>
      </w:r>
      <w:r w:rsidR="004C01C1" w:rsidRPr="004C01C1">
        <w:t xml:space="preserve"> Tobias Riasanow,</w:t>
      </w:r>
      <w:r w:rsidR="004C01C1">
        <w:rPr>
          <w:rFonts w:hint="eastAsia"/>
        </w:rPr>
        <w:t>et al</w:t>
      </w:r>
      <w:bookmarkEnd w:id="52"/>
      <w:r w:rsidR="004C01C1">
        <w:rPr>
          <w:rFonts w:hint="eastAsia"/>
        </w:rPr>
        <w:t>.</w:t>
      </w:r>
    </w:p>
    <w:p w14:paraId="5859DE85" w14:textId="77777777" w:rsidR="004C01C1" w:rsidRPr="004C01C1" w:rsidRDefault="004C01C1" w:rsidP="004C01C1"/>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Andreas Hein, Maximilian Schreieck, Tobias Riasanow,et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Andreas Hein, Maximilian Schreieck, Tobias Riasanow,et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6"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7"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8"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9"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90"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r w:rsidR="00C87274" w:rsidRPr="00C87274">
        <w:t xml:space="preserve">Ghazawneh </w:t>
      </w:r>
      <w:r w:rsidR="00C87274" w:rsidRPr="00C87274">
        <w:t>和</w:t>
      </w:r>
      <w:r w:rsidR="00C87274" w:rsidRPr="00C87274">
        <w:t xml:space="preserve"> Henfridsson </w:t>
      </w:r>
      <w:hyperlink r:id="rId91"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92"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93"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bookmarkStart w:id="56" w:name="_Hlk199694349"/>
      <w:proofErr w:type="gramStart"/>
      <w:r>
        <w:rPr>
          <w:rFonts w:hint="eastAsia"/>
        </w:rPr>
        <w:t>【</w:t>
      </w:r>
      <w:proofErr w:type="gramEnd"/>
      <w:r w:rsidR="005B607F">
        <w:rPr>
          <w:rFonts w:hint="eastAsia"/>
        </w:rPr>
        <w:t>作者引用</w:t>
      </w:r>
      <w:r w:rsidR="00B87720" w:rsidRPr="00124F34">
        <w:t xml:space="preserve">Lusch </w:t>
      </w:r>
      <w:r w:rsidR="00B87720" w:rsidRPr="00124F34">
        <w:t>和</w:t>
      </w:r>
      <w:r w:rsidR="00B87720" w:rsidRPr="00124F34">
        <w:t xml:space="preserve"> Nambisan </w:t>
      </w:r>
      <w:hyperlink r:id="rId94"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proofErr w:type="gramStart"/>
      <w:r>
        <w:rPr>
          <w:rFonts w:hint="eastAsia"/>
        </w:rPr>
        <w:t>】</w:t>
      </w:r>
      <w:proofErr w:type="gramEnd"/>
      <w:r w:rsidRPr="00124F34">
        <w:t>不同學科的學者對數位平台如何協調參與者生態系統以共同創造價值持有不同的看法（</w:t>
      </w:r>
      <w:r w:rsidRPr="00124F34">
        <w:t xml:space="preserve">Lusch </w:t>
      </w:r>
      <w:r w:rsidRPr="00124F34">
        <w:t>和</w:t>
      </w:r>
      <w:r w:rsidRPr="00124F34">
        <w:t xml:space="preserve"> Nambisan </w:t>
      </w:r>
      <w:hyperlink r:id="rId95"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proofErr w:type="gramStart"/>
      <w:r>
        <w:rPr>
          <w:rFonts w:hint="eastAsia"/>
        </w:rPr>
        <w:t>【</w:t>
      </w:r>
      <w:proofErr w:type="gramEnd"/>
      <w:r w:rsidR="005B607F">
        <w:rPr>
          <w:rFonts w:hint="eastAsia"/>
        </w:rPr>
        <w:t>作者引用</w:t>
      </w:r>
      <w:r w:rsidR="00FD6A83" w:rsidRPr="000830CC">
        <w:t>Tiwana et al. </w:t>
      </w:r>
      <w:hyperlink r:id="rId96"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7"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8"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9"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proofErr w:type="gramStart"/>
      <w:r>
        <w:rPr>
          <w:rFonts w:hint="eastAsia"/>
        </w:rPr>
        <w:t>【</w:t>
      </w:r>
      <w:proofErr w:type="gramEnd"/>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proofErr w:type="gramStart"/>
      <w:r>
        <w:rPr>
          <w:rFonts w:hint="eastAsia"/>
        </w:rPr>
        <w:t>】</w:t>
      </w:r>
      <w:proofErr w:type="gramEnd"/>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可擴展性</w:t>
      </w:r>
      <w:r w:rsidR="00A20F6F" w:rsidRPr="00A20F6F">
        <w:t>whereas the modular architecture allows for versatility and scalability of new modules (Tiwana et al. </w:t>
      </w:r>
      <w:hyperlink r:id="rId100"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proofErr w:type="gramStart"/>
      <w:r>
        <w:rPr>
          <w:rFonts w:hint="eastAsia"/>
        </w:rPr>
        <w:t>【</w:t>
      </w:r>
      <w:proofErr w:type="gramEnd"/>
      <w:r w:rsidR="00CF61C5">
        <w:rPr>
          <w:rFonts w:hint="eastAsia"/>
        </w:rPr>
        <w:t>作者引用</w:t>
      </w:r>
      <w:r w:rsidR="00C87B89" w:rsidRPr="00682C3A">
        <w:t>Majchrzak and Markus</w:t>
      </w:r>
      <w:r w:rsidR="00CF61C5">
        <w:rPr>
          <w:rFonts w:hint="eastAsia"/>
        </w:rPr>
        <w:t>的話：</w:t>
      </w:r>
      <w:r>
        <w:rPr>
          <w:rFonts w:hint="eastAsia"/>
        </w:rPr>
        <w:t>數位</w:t>
      </w:r>
      <w:proofErr w:type="gramStart"/>
      <w:r>
        <w:rPr>
          <w:rFonts w:hint="eastAsia"/>
        </w:rPr>
        <w:t>可供性</w:t>
      </w:r>
      <w:proofErr w:type="gramEnd"/>
      <w:r w:rsidR="00682C3A" w:rsidRPr="00D07874">
        <w:t>Digital affordances</w:t>
      </w:r>
      <w:r>
        <w:rPr>
          <w:rFonts w:hint="eastAsia"/>
        </w:rPr>
        <w:t>】</w:t>
      </w:r>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101"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 w14:paraId="530A8483" w14:textId="602144C9" w:rsidR="008C7E3A" w:rsidRDefault="00D52276" w:rsidP="00826FF9">
      <w:proofErr w:type="gramStart"/>
      <w:r>
        <w:rPr>
          <w:rFonts w:hint="eastAsia"/>
        </w:rPr>
        <w:t>【</w:t>
      </w:r>
      <w:proofErr w:type="gramEnd"/>
      <w:r w:rsidR="005106D2">
        <w:rPr>
          <w:rFonts w:hint="eastAsia"/>
        </w:rPr>
        <w:t>作者引用</w:t>
      </w:r>
      <w:r w:rsidR="005106D2" w:rsidRPr="005106D2">
        <w:t>de Reuver et al. </w:t>
      </w:r>
      <w:hyperlink r:id="rId102"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proofErr w:type="gramStart"/>
      <w:r>
        <w:rPr>
          <w:rFonts w:hint="eastAsia"/>
        </w:rPr>
        <w:t>】</w:t>
      </w:r>
      <w:proofErr w:type="gramEnd"/>
      <w:r w:rsidRPr="00D52276">
        <w:t>社會技術觀點關注平台所有者如何整合和管理參與者生態系統</w:t>
      </w:r>
      <w:r w:rsidR="005106D2" w:rsidRPr="005106D2">
        <w:t>The socio-technical perspective focuses on how platform owners integrate and govern an ecosystem of actors (de Reuver et al. </w:t>
      </w:r>
      <w:hyperlink r:id="rId103"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proofErr w:type="gramStart"/>
      <w:r>
        <w:rPr>
          <w:rFonts w:hint="eastAsia"/>
        </w:rPr>
        <w:lastRenderedPageBreak/>
        <w:t>【</w:t>
      </w:r>
      <w:proofErr w:type="gramEnd"/>
      <w:r>
        <w:rPr>
          <w:rFonts w:hint="eastAsia"/>
        </w:rPr>
        <w:t>作者引用</w:t>
      </w:r>
      <w:r w:rsidRPr="005106D2">
        <w:t>de Reuver et al. </w:t>
      </w:r>
      <w:hyperlink r:id="rId104"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proofErr w:type="gramStart"/>
      <w:r>
        <w:rPr>
          <w:rFonts w:hint="eastAsia"/>
        </w:rPr>
        <w:t>】</w:t>
      </w:r>
      <w:proofErr w:type="gramEnd"/>
      <w:r w:rsidRPr="00DC1F8A">
        <w:t>根據所有權的原型，中央平台所有者、合作夥伴聯盟或分散的點</w:t>
      </w:r>
      <w:proofErr w:type="gramStart"/>
      <w:r w:rsidRPr="00DC1F8A">
        <w:t>對點網絡</w:t>
      </w:r>
      <w:proofErr w:type="gramEnd"/>
      <w:r w:rsidRPr="00DC1F8A">
        <w:t>需要在控制權與生態系統參與者的自主權之間取得平衡</w:t>
      </w:r>
      <w:r w:rsidR="002E7B02" w:rsidRPr="002E7B02">
        <w:t>Depending on the archetype of ownership, either a central platform owner, a consortium of partners or a decentralized peer-to-peer network need to balance control rights against the autonomy of ecosystem actors (de Reuver et al. </w:t>
      </w:r>
      <w:hyperlink r:id="rId105"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6"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7"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8"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9"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10"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11"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12"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13"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proofErr w:type="gramStart"/>
      <w:r w:rsidR="00AA0B11" w:rsidRPr="00AA0B11">
        <w:t>（</w:t>
      </w:r>
      <w:proofErr w:type="gramEnd"/>
      <w:r w:rsidR="00AA0B11" w:rsidRPr="00AA0B11">
        <w:t>Kapoor </w:t>
      </w:r>
      <w:hyperlink r:id="rId114"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proofErr w:type="gramStart"/>
      <w:r w:rsidR="00AA0B11" w:rsidRPr="00AA0B11">
        <w:t>（</w:t>
      </w:r>
      <w:proofErr w:type="gramEnd"/>
      <w:r w:rsidR="00AA0B11" w:rsidRPr="00AA0B11">
        <w:t xml:space="preserve">Lusch </w:t>
      </w:r>
      <w:r w:rsidR="00AA0B11" w:rsidRPr="00AA0B11">
        <w:t>和</w:t>
      </w:r>
      <w:r w:rsidR="00AA0B11" w:rsidRPr="00AA0B11">
        <w:t xml:space="preserve"> Nambisan </w:t>
      </w:r>
      <w:hyperlink r:id="rId115"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6"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7"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proofErr w:type="gramStart"/>
      <w:r w:rsidR="00CA12D1" w:rsidRPr="000F6C2D">
        <w:t>（</w:t>
      </w:r>
      <w:proofErr w:type="gramEnd"/>
      <w:r w:rsidR="00CA12D1" w:rsidRPr="000F6C2D">
        <w:t xml:space="preserve">Gawer </w:t>
      </w:r>
      <w:r w:rsidR="00CA12D1" w:rsidRPr="000F6C2D">
        <w:t>和</w:t>
      </w:r>
      <w:r w:rsidR="00CA12D1" w:rsidRPr="000F6C2D">
        <w:t xml:space="preserve"> Cusumano </w:t>
      </w:r>
      <w:hyperlink r:id="rId118"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9"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r w:rsidR="00CA12D1" w:rsidRPr="000F6C2D">
        <w:t>（</w:t>
      </w:r>
      <w:r w:rsidR="00CA12D1" w:rsidRPr="000F6C2D">
        <w:t>Kapoor </w:t>
      </w:r>
      <w:hyperlink r:id="rId120"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r w:rsidR="00CA12D1" w:rsidRPr="000F6C2D">
        <w:t>DriveNow</w:t>
      </w:r>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21"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Gawer and Cusumano </w:t>
      </w:r>
      <w:hyperlink r:id="rId122"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23"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4" w:anchor="ref-CR49" w:tooltip="Kapoor, R. (2018). Ecosystems: Broadening the locus of value creation. Journal of Organization Design, 7(1), 12." w:history="1">
        <w:r w:rsidR="000F6C2D" w:rsidRPr="000F6C2D">
          <w:rPr>
            <w:rStyle w:val="afd"/>
          </w:rPr>
          <w:t>2018</w:t>
        </w:r>
      </w:hyperlink>
      <w:r w:rsidR="000F6C2D" w:rsidRPr="000F6C2D">
        <w:t>). For example, the mobility service provider, DriveNow,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5"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proofErr w:type="gramStart"/>
      <w:r w:rsidR="004C5095" w:rsidRPr="004C5095">
        <w:t>（</w:t>
      </w:r>
      <w:proofErr w:type="gramEnd"/>
      <w:r w:rsidR="004C5095" w:rsidRPr="004C5095">
        <w:t xml:space="preserve">Lusch </w:t>
      </w:r>
      <w:r w:rsidR="004C5095" w:rsidRPr="004C5095">
        <w:t>和</w:t>
      </w:r>
      <w:r w:rsidR="004C5095" w:rsidRPr="004C5095">
        <w:t xml:space="preserve"> Nambisan </w:t>
      </w:r>
      <w:hyperlink r:id="rId126"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Reuver </w:t>
      </w:r>
      <w:r w:rsidR="004C5095" w:rsidRPr="004C5095">
        <w:t>等人</w:t>
      </w:r>
      <w:r w:rsidR="004C5095" w:rsidRPr="004C5095">
        <w:t> </w:t>
      </w:r>
      <w:hyperlink r:id="rId127"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8" w:anchor="ref-CR58" w:tooltip="Lusch, R. F., &amp; Nambisan, S. (2015). Service innovation: A service-dominant logic perspective. MIS Quarterly, 39(1), 155–175." w:history="1">
        <w:r w:rsidR="00556911" w:rsidRPr="00556911">
          <w:rPr>
            <w:rStyle w:val="afd"/>
          </w:rPr>
          <w:t>2015</w:t>
        </w:r>
      </w:hyperlink>
      <w:r w:rsidR="00556911" w:rsidRPr="00556911">
        <w:t>; de Reuver et al. </w:t>
      </w:r>
      <w:hyperlink r:id="rId129"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proofErr w:type="gramStart"/>
      <w:r w:rsidRPr="00F51BE8">
        <w:rPr>
          <w:rFonts w:hint="eastAsia"/>
          <w:highlight w:val="yellow"/>
        </w:rPr>
        <w:t>【</w:t>
      </w:r>
      <w:proofErr w:type="gramEnd"/>
      <w:r w:rsidRPr="00F51BE8">
        <w:rPr>
          <w:rFonts w:hint="eastAsia"/>
          <w:highlight w:val="yellow"/>
        </w:rPr>
        <w:t>重要定義！！！！作者將數位平台生態系統定義為</w:t>
      </w:r>
      <w:proofErr w:type="gramStart"/>
      <w:r w:rsidRPr="00F51BE8">
        <w:rPr>
          <w:rFonts w:hint="eastAsia"/>
          <w:highlight w:val="yellow"/>
        </w:rPr>
        <w:t>】</w:t>
      </w:r>
      <w:proofErr w:type="gramEnd"/>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proofErr w:type="gramStart"/>
      <w:r w:rsidR="004E1F78" w:rsidRPr="004E1F78">
        <w:t>（</w:t>
      </w:r>
      <w:proofErr w:type="gramEnd"/>
      <w:r w:rsidR="004E1F78" w:rsidRPr="004E1F78">
        <w:t xml:space="preserve">Bazarhanova </w:t>
      </w:r>
      <w:r w:rsidR="004E1F78" w:rsidRPr="004E1F78">
        <w:t>等人，</w:t>
      </w:r>
      <w:r w:rsidR="004E1F78" w:rsidRPr="004E1F78">
        <w:t> </w:t>
      </w:r>
      <w:hyperlink r:id="rId132"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r w:rsidR="004E1F78" w:rsidRPr="004E1F78">
        <w:t>tal</w:t>
      </w:r>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proofErr w:type="gramStart"/>
      <w:r>
        <w:rPr>
          <w:rFonts w:hint="eastAsia"/>
        </w:rPr>
        <w:t>【</w:t>
      </w:r>
      <w:proofErr w:type="gramEnd"/>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w:t>
      </w:r>
      <w:proofErr w:type="gramStart"/>
      <w:r w:rsidR="00DB2881" w:rsidRPr="00DB2881">
        <w:t>區塊鏈平台</w:t>
      </w:r>
      <w:proofErr w:type="gramEnd"/>
      <w:r w:rsidR="00DB2881" w:rsidRPr="00DB2881">
        <w:t>（例如以太坊或</w:t>
      </w:r>
      <w:r w:rsidR="00DB2881" w:rsidRPr="00DB2881">
        <w:t xml:space="preserve"> District0x</w:t>
      </w:r>
      <w:r w:rsidR="00DB2881" w:rsidRPr="00DB2881">
        <w:t>）允許</w:t>
      </w:r>
      <w:r w:rsidR="00DB2881" w:rsidRPr="007D2E5E">
        <w:rPr>
          <w:color w:val="EE0000"/>
        </w:rPr>
        <w:t>創建可由社區管理的去中心化生態系統</w:t>
      </w:r>
      <w:r w:rsidR="00DB2881" w:rsidRPr="00DB2881">
        <w:t>（</w:t>
      </w:r>
      <w:r w:rsidR="00DB2881" w:rsidRPr="00DB2881">
        <w:t xml:space="preserve">Riasanow </w:t>
      </w:r>
      <w:r w:rsidR="00DB2881" w:rsidRPr="00DB2881">
        <w:t>等人，</w:t>
      </w:r>
      <w:r w:rsidR="00DB2881" w:rsidRPr="00DB2881">
        <w:t> </w:t>
      </w:r>
      <w:hyperlink r:id="rId133"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proofErr w:type="gramStart"/>
      <w:r w:rsidR="00DB2881" w:rsidRPr="00DB2881">
        <w:t>（</w:t>
      </w:r>
      <w:proofErr w:type="gramEnd"/>
      <w:r w:rsidR="00DB2881" w:rsidRPr="00DB2881">
        <w:t xml:space="preserve">Lestan </w:t>
      </w:r>
      <w:r w:rsidR="00DB2881" w:rsidRPr="00DB2881">
        <w:t>等人，</w:t>
      </w:r>
      <w:r w:rsidR="00DB2881" w:rsidRPr="00DB2881">
        <w:t> </w:t>
      </w:r>
      <w:hyperlink r:id="rId134"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Riasanow et al. </w:t>
      </w:r>
      <w:hyperlink r:id="rId135"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6"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Andreas Hein, Maximilian Schreieck, Tobias Riasanow,et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proofErr w:type="gramStart"/>
      <w:r w:rsidR="00974707" w:rsidRPr="005B6102">
        <w:rPr>
          <w:color w:val="EE0000"/>
        </w:rPr>
        <w:t>（</w:t>
      </w:r>
      <w:proofErr w:type="gramEnd"/>
      <w:r w:rsidR="00974707" w:rsidRPr="005B6102">
        <w:rPr>
          <w:color w:val="EE0000"/>
        </w:rPr>
        <w:t>Tiwana </w:t>
      </w:r>
      <w:hyperlink r:id="rId137"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8"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9"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40"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proofErr w:type="gramStart"/>
      <w:r>
        <w:rPr>
          <w:rFonts w:hint="eastAsia"/>
        </w:rPr>
        <w:t>【</w:t>
      </w:r>
      <w:proofErr w:type="gramEnd"/>
      <w:r>
        <w:rPr>
          <w:rFonts w:hint="eastAsia"/>
        </w:rPr>
        <w:t>作者引用別人說的話來強調：數位平台創造雙邊市場</w:t>
      </w:r>
      <w:proofErr w:type="gramStart"/>
      <w:r>
        <w:rPr>
          <w:rFonts w:hint="eastAsia"/>
        </w:rPr>
        <w:t>】</w:t>
      </w:r>
      <w:proofErr w:type="gramEnd"/>
    </w:p>
    <w:p w14:paraId="27027FB6" w14:textId="2BB84C97" w:rsidR="00ED0DD2" w:rsidRDefault="00DD64D5" w:rsidP="00826FF9">
      <w:r>
        <w:rPr>
          <w:rFonts w:hint="eastAsia"/>
        </w:rPr>
        <w:t>價值創造方法</w:t>
      </w:r>
      <w:proofErr w:type="gramStart"/>
      <w:r>
        <w:rPr>
          <w:rFonts w:hint="eastAsia"/>
        </w:rPr>
        <w:t>一</w:t>
      </w:r>
      <w:proofErr w:type="gramEnd"/>
      <w:r>
        <w:rPr>
          <w:rFonts w:hint="eastAsia"/>
        </w:rPr>
        <w:t>：</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proofErr w:type="gramStart"/>
      <w:r w:rsidR="00D573F3" w:rsidRPr="00D573F3">
        <w:t>（</w:t>
      </w:r>
      <w:proofErr w:type="gramEnd"/>
      <w:r w:rsidR="00D573F3" w:rsidRPr="00D573F3">
        <w:t>Armstrong </w:t>
      </w:r>
      <w:hyperlink r:id="rId141"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and Tirole </w:t>
      </w:r>
      <w:hyperlink r:id="rId142"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43"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4" w:anchor="ref-CR3" w:tooltip="Armstrong, M. (2006). Competition in two-sided markets. RAND Journal of Economics, 37(3), 668–691." w:history="1">
        <w:r w:rsidR="00DB16DE" w:rsidRPr="00DB16DE">
          <w:rPr>
            <w:rStyle w:val="afd"/>
          </w:rPr>
          <w:t>2006</w:t>
        </w:r>
      </w:hyperlink>
      <w:r w:rsidR="00DB16DE" w:rsidRPr="00DB16DE">
        <w:t>; Rochet and Tirole </w:t>
      </w:r>
      <w:hyperlink r:id="rId145"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xml:space="preserve">)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supermodular complementarity that induces network effects between supply and </w:t>
      </w:r>
      <w:proofErr w:type="gramStart"/>
      <w:r w:rsidR="00DB16DE" w:rsidRPr="00DB16DE">
        <w:t>demand.</w:t>
      </w:r>
      <w:r w:rsidR="00700207">
        <w:rPr>
          <w:rFonts w:hint="eastAsia"/>
        </w:rPr>
        <w:t>【</w:t>
      </w:r>
      <w:proofErr w:type="gramEnd"/>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Schreieck, Tobias </w:t>
      </w:r>
      <w:proofErr w:type="gramStart"/>
      <w:r w:rsidR="00A507A3" w:rsidRPr="00BC4BD2">
        <w:t>Riasanow,et</w:t>
      </w:r>
      <w:proofErr w:type="gram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二：</w:t>
      </w:r>
      <w:r w:rsidR="009F0527" w:rsidRPr="009F0527">
        <w:t>第二種價值創造機制是</w:t>
      </w:r>
      <w:r w:rsidR="009F0527" w:rsidRPr="000A7B89">
        <w:rPr>
          <w:color w:val="EE0000"/>
          <w:highlight w:val="yellow"/>
        </w:rPr>
        <w:t>指數位平台的創新能力，它使互補者能夠創造與平台核心互補的解決方案</w:t>
      </w:r>
      <w:proofErr w:type="gramStart"/>
      <w:r w:rsidR="009F0527" w:rsidRPr="009F0527">
        <w:t>（</w:t>
      </w:r>
      <w:proofErr w:type="gramEnd"/>
      <w:r w:rsidR="009F0527" w:rsidRPr="009F0527">
        <w:t>Tiwana </w:t>
      </w:r>
      <w:hyperlink r:id="rId146"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w:t>
      </w:r>
      <w:proofErr w:type="gramStart"/>
      <w:r w:rsidR="009F0527" w:rsidRPr="000A7B89">
        <w:rPr>
          <w:color w:val="EE0000"/>
        </w:rPr>
        <w:t>可供性</w:t>
      </w:r>
      <w:proofErr w:type="gramEnd"/>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proofErr w:type="gramStart"/>
      <w:r w:rsidR="00367B1C" w:rsidRPr="00566DA3">
        <w:rPr>
          <w:color w:val="000000" w:themeColor="text1"/>
        </w:rPr>
        <w:t>（</w:t>
      </w:r>
      <w:proofErr w:type="gramEnd"/>
      <w:r w:rsidR="00367B1C" w:rsidRPr="00566DA3">
        <w:rPr>
          <w:color w:val="000000" w:themeColor="text1"/>
        </w:rPr>
        <w:t xml:space="preserve">Schreieck </w:t>
      </w:r>
      <w:r w:rsidR="00367B1C" w:rsidRPr="00566DA3">
        <w:rPr>
          <w:color w:val="000000" w:themeColor="text1"/>
        </w:rPr>
        <w:t>等人，</w:t>
      </w:r>
      <w:r w:rsidR="00367B1C" w:rsidRPr="00566DA3">
        <w:rPr>
          <w:color w:val="000000" w:themeColor="text1"/>
        </w:rPr>
        <w:t> </w:t>
      </w:r>
      <w:hyperlink r:id="rId147"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w:t>
      </w:r>
      <w:proofErr w:type="gramStart"/>
      <w:r w:rsidR="00367B1C" w:rsidRPr="00566DA3">
        <w:rPr>
          <w:color w:val="000000" w:themeColor="text1"/>
        </w:rPr>
        <w:t>的物聯網</w:t>
      </w:r>
      <w:proofErr w:type="gramEnd"/>
      <w:r w:rsidR="00367B1C" w:rsidRPr="00566DA3">
        <w:rPr>
          <w:color w:val="000000" w:themeColor="text1"/>
        </w:rPr>
        <w:t>功能開發了一款應用程序，使用無人機監測瀕危物種。非營利組織「大象、犀牛與人民」使用此應用程式來獲取有關瀕危動物數量的更好資訊</w:t>
      </w:r>
      <w:proofErr w:type="gramStart"/>
      <w:r w:rsidR="00367B1C" w:rsidRPr="00566DA3">
        <w:rPr>
          <w:color w:val="000000" w:themeColor="text1"/>
        </w:rPr>
        <w:t>（</w:t>
      </w:r>
      <w:proofErr w:type="gramEnd"/>
      <w:r w:rsidR="00367B1C" w:rsidRPr="00566DA3">
        <w:rPr>
          <w:color w:val="000000" w:themeColor="text1"/>
        </w:rPr>
        <w:t>SAP SE </w:t>
      </w:r>
      <w:hyperlink r:id="rId148"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9"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Ghazawneh and Henfridsson </w:t>
      </w:r>
      <w:hyperlink r:id="rId150"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51"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Schreieck et al. </w:t>
      </w:r>
      <w:hyperlink r:id="rId152"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53"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Andreas Hein, Maximilian Schreieck, Tobias Riasanow,et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4" w:history="1">
        <w:r w:rsidR="005737A0" w:rsidRPr="005737A0">
          <w:rPr>
            <w:rStyle w:val="afd"/>
            <w:b/>
            <w:bCs/>
          </w:rPr>
          <w:t>Francesco Paolo Appio</w:t>
        </w:r>
      </w:hyperlink>
      <w:r w:rsidR="005737A0" w:rsidRPr="005737A0">
        <w:rPr>
          <w:b/>
          <w:bCs/>
        </w:rPr>
        <w:t>, </w:t>
      </w:r>
      <w:hyperlink r:id="rId155" w:history="1">
        <w:r w:rsidR="005737A0" w:rsidRPr="005737A0">
          <w:rPr>
            <w:rStyle w:val="afd"/>
            <w:b/>
            <w:bCs/>
          </w:rPr>
          <w:t>Federico Frattini</w:t>
        </w:r>
      </w:hyperlink>
      <w:r w:rsidR="005737A0" w:rsidRPr="005737A0">
        <w:rPr>
          <w:b/>
          <w:bCs/>
        </w:rPr>
        <w:t>, </w:t>
      </w:r>
      <w:hyperlink r:id="rId156" w:history="1">
        <w:r w:rsidR="005737A0" w:rsidRPr="005737A0">
          <w:rPr>
            <w:rStyle w:val="afd"/>
            <w:b/>
            <w:bCs/>
          </w:rPr>
          <w:t>Antonio Messeni Petruzzelli</w:t>
        </w:r>
      </w:hyperlink>
      <w:r w:rsidR="005737A0" w:rsidRPr="005737A0">
        <w:rPr>
          <w:b/>
          <w:bCs/>
        </w:rPr>
        <w:t>, </w:t>
      </w:r>
      <w:hyperlink r:id="rId157"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proofErr w:type="gramStart"/>
      <w:r w:rsidR="008410AF" w:rsidRPr="00BC4BD2">
        <w:rPr>
          <w:rFonts w:hint="eastAsia"/>
        </w:rPr>
        <w:t>（</w:t>
      </w:r>
      <w:proofErr w:type="gramEnd"/>
      <w:r w:rsidR="008410AF" w:rsidRPr="00BC4BD2">
        <w:rPr>
          <w:rFonts w:hint="eastAsia"/>
        </w:rPr>
        <w:t>來自《</w:t>
      </w:r>
      <w:r w:rsidR="00261198" w:rsidRPr="00261198">
        <w:t>Digital Transformation and Innovation Management: A Synthesis of Existing Research and an Agenda for Future Studies</w:t>
      </w:r>
      <w:proofErr w:type="gramStart"/>
      <w:r w:rsidR="008410AF" w:rsidRPr="00BC4BD2">
        <w:rPr>
          <w:rFonts w:hint="eastAsia"/>
        </w:rPr>
        <w:t>》</w:t>
      </w:r>
      <w:proofErr w:type="gramEnd"/>
      <w:r w:rsidR="008410AF" w:rsidRPr="00BC4BD2">
        <w:rPr>
          <w:rFonts w:hint="eastAsia"/>
        </w:rPr>
        <w:t>，</w:t>
      </w:r>
      <w:r w:rsidR="00261198" w:rsidRPr="00261198">
        <w:t>Francesco Paolo Appio, Federico Frattini, Antonio Messeni Petruzzelli, Paolo Neirotti</w:t>
      </w:r>
      <w:r w:rsidR="008410AF" w:rsidRPr="00BC4BD2">
        <w:rPr>
          <w:rFonts w:hint="eastAsia"/>
        </w:rPr>
        <w:t>，</w:t>
      </w:r>
      <w:r w:rsidR="008410AF" w:rsidRPr="00BC4BD2">
        <w:t>20</w:t>
      </w:r>
      <w:r w:rsidR="008410AF">
        <w:rPr>
          <w:rFonts w:hint="eastAsia"/>
        </w:rPr>
        <w:t>2</w:t>
      </w:r>
      <w:r w:rsidR="000A3F15">
        <w:rPr>
          <w:rFonts w:hint="eastAsia"/>
        </w:rPr>
        <w:t>1</w:t>
      </w:r>
      <w:r w:rsidR="008410AF" w:rsidRPr="00BC4BD2">
        <w:rPr>
          <w:rFonts w:hint="eastAsia"/>
        </w:rPr>
        <w:t>）</w:t>
      </w:r>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00103454" w:rsidRPr="00BC4BD2">
        <w:rPr>
          <w:rFonts w:hint="eastAsia"/>
        </w:rPr>
        <w:t>（</w:t>
      </w:r>
      <w:proofErr w:type="gramEnd"/>
      <w:r w:rsidR="00103454" w:rsidRPr="00BC4BD2">
        <w:rPr>
          <w:rFonts w:hint="eastAsia"/>
        </w:rPr>
        <w:t>來自《</w:t>
      </w:r>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proofErr w:type="gramStart"/>
      <w:r w:rsidR="00103454" w:rsidRPr="00BC4BD2">
        <w:rPr>
          <w:rFonts w:hint="eastAsia"/>
        </w:rPr>
        <w:t>（</w:t>
      </w:r>
      <w:proofErr w:type="gramEnd"/>
      <w:r w:rsidR="00103454" w:rsidRPr="00BC4BD2">
        <w:rPr>
          <w:rFonts w:hint="eastAsia"/>
        </w:rPr>
        <w:t>來自《</w:t>
      </w:r>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r w:rsidR="00103454" w:rsidRPr="00BC4BD2">
        <w:rPr>
          <w:rFonts w:hint="eastAsia"/>
        </w:rPr>
        <w:t>）</w:t>
      </w:r>
    </w:p>
    <w:p w14:paraId="135C1165" w14:textId="77777777" w:rsidR="0079552B" w:rsidRDefault="0079552B" w:rsidP="0003623F"/>
    <w:p w14:paraId="6E2EAC78" w14:textId="5794DDCE" w:rsidR="00074152" w:rsidRDefault="0079552B" w:rsidP="0003623F">
      <w:r>
        <w:rPr>
          <w:rFonts w:hint="eastAsia"/>
        </w:rPr>
        <w:t>【數位轉型文獻與其他研究的關聯，我覺得可以寫成一小段說明有哪些領域在做】</w:t>
      </w:r>
      <w:r w:rsidRPr="0079552B">
        <w:t>簡要評論每</w:t>
      </w:r>
      <w:proofErr w:type="gramStart"/>
      <w:r w:rsidRPr="0079552B">
        <w:t>個</w:t>
      </w:r>
      <w:proofErr w:type="gramEnd"/>
      <w:r w:rsidRPr="0079552B">
        <w:t>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proofErr w:type="gramStart"/>
      <w:r w:rsidRPr="0079552B">
        <w:t>（</w:t>
      </w:r>
      <w:proofErr w:type="gramEnd"/>
      <w:r w:rsidRPr="0079552B">
        <w:t xml:space="preserve">Berger </w:t>
      </w:r>
      <w:r w:rsidRPr="0079552B">
        <w:t>等人，</w:t>
      </w:r>
      <w:r w:rsidRPr="0079552B">
        <w:t> </w:t>
      </w:r>
      <w:hyperlink r:id="rId158"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9"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60"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61" w:anchor="jpim12562-bib-0009" w:history="1">
        <w:r w:rsidRPr="0079552B">
          <w:rPr>
            <w:rStyle w:val="afd"/>
            <w:b/>
            <w:bCs/>
          </w:rPr>
          <w:t>2017</w:t>
        </w:r>
      </w:hyperlink>
      <w:hyperlink r:id="rId162"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63"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Fossen &amp; Sorgner</w:t>
      </w:r>
      <w:r w:rsidRPr="0079552B">
        <w:t>，</w:t>
      </w:r>
      <w:r w:rsidRPr="0079552B">
        <w:t> </w:t>
      </w:r>
      <w:hyperlink r:id="rId164"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5"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6" w:anchor="jpim12562-bib-0057" w:history="1">
        <w:r w:rsidRPr="0079552B">
          <w:rPr>
            <w:rStyle w:val="afd"/>
            <w:b/>
            <w:bCs/>
          </w:rPr>
          <w:t xml:space="preserve">2020 </w:t>
        </w:r>
        <w:r w:rsidRPr="0079552B">
          <w:rPr>
            <w:rStyle w:val="afd"/>
            <w:b/>
            <w:bCs/>
          </w:rPr>
          <w:t>年</w:t>
        </w:r>
        <w:r w:rsidRPr="0079552B">
          <w:rPr>
            <w:rStyle w:val="afd"/>
            <w:b/>
            <w:bCs/>
          </w:rPr>
          <w:t> </w:t>
        </w:r>
      </w:hyperlink>
      <w:hyperlink r:id="rId167" w:anchor="jpim12562-bib-0072" w:history="1">
        <w:r w:rsidRPr="0079552B">
          <w:rPr>
            <w:rStyle w:val="afd"/>
            <w:b/>
            <w:bCs/>
          </w:rPr>
          <w:t>；</w:t>
        </w:r>
      </w:hyperlink>
      <w:r w:rsidRPr="0079552B">
        <w:t xml:space="preserve"> Raff </w:t>
      </w:r>
      <w:r w:rsidRPr="0079552B">
        <w:t>等人，</w:t>
      </w:r>
      <w:r w:rsidRPr="0079552B">
        <w:t> </w:t>
      </w:r>
      <w:hyperlink r:id="rId168"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Ransbotham </w:t>
      </w:r>
      <w:r w:rsidRPr="0079552B">
        <w:t>等人，</w:t>
      </w:r>
      <w:r w:rsidRPr="0079552B">
        <w:t> </w:t>
      </w:r>
      <w:hyperlink r:id="rId169"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70"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proofErr w:type="gramStart"/>
      <w:r w:rsidRPr="0079552B">
        <w:t>此外，</w:t>
      </w:r>
      <w:proofErr w:type="gramEnd"/>
      <w:r w:rsidRPr="0079552B">
        <w:t>該集群中包含的研究提供了相關服務創新（</w:t>
      </w:r>
      <w:r w:rsidRPr="0079552B">
        <w:t xml:space="preserve">Sjödin </w:t>
      </w:r>
      <w:r w:rsidRPr="0079552B">
        <w:t>等人，</w:t>
      </w:r>
      <w:r w:rsidRPr="0079552B">
        <w:t> </w:t>
      </w:r>
      <w:hyperlink r:id="rId171"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72"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73" w:anchor="jpim12562-bib-0046" w:history="1">
        <w:r w:rsidRPr="0079552B">
          <w:rPr>
            <w:rStyle w:val="afd"/>
            <w:b/>
            <w:bCs/>
          </w:rPr>
          <w:t xml:space="preserve">2019 </w:t>
        </w:r>
        <w:r w:rsidRPr="0079552B">
          <w:rPr>
            <w:rStyle w:val="afd"/>
            <w:b/>
            <w:bCs/>
          </w:rPr>
          <w:t>年</w:t>
        </w:r>
        <w:r w:rsidRPr="0079552B">
          <w:rPr>
            <w:rStyle w:val="afd"/>
            <w:b/>
            <w:bCs/>
          </w:rPr>
          <w:t> </w:t>
        </w:r>
      </w:hyperlink>
      <w:hyperlink r:id="rId174"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5" w:anchor="jpim12562-bib-0086" w:history="1">
        <w:r w:rsidRPr="0079552B">
          <w:rPr>
            <w:rStyle w:val="afd"/>
            <w:b/>
            <w:bCs/>
          </w:rPr>
          <w:t>2020</w:t>
        </w:r>
      </w:hyperlink>
      <w:hyperlink r:id="rId176"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7"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8"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Heppelmann</w:t>
      </w:r>
      <w:r w:rsidRPr="0079552B">
        <w:t>，</w:t>
      </w:r>
      <w:r w:rsidRPr="0079552B">
        <w:t> </w:t>
      </w:r>
      <w:hyperlink r:id="rId179"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80"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81"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82" w:anchor="jpim12562-bib-0006" w:history="1">
        <w:r w:rsidR="00074152" w:rsidRPr="00074152">
          <w:rPr>
            <w:rStyle w:val="afd"/>
            <w:b/>
            <w:bCs/>
          </w:rPr>
          <w:t>2019</w:t>
        </w:r>
      </w:hyperlink>
      <w:r w:rsidR="00074152" w:rsidRPr="00074152">
        <w:t>; Nambisan et al., </w:t>
      </w:r>
      <w:hyperlink r:id="rId183" w:anchor="jpim12562-bib-0065" w:history="1">
        <w:r w:rsidR="00074152" w:rsidRPr="00074152">
          <w:rPr>
            <w:rStyle w:val="afd"/>
            <w:b/>
            <w:bCs/>
          </w:rPr>
          <w:t>2019</w:t>
        </w:r>
      </w:hyperlink>
      <w:r w:rsidR="00074152" w:rsidRPr="00074152">
        <w:t>; Verhoef et al., </w:t>
      </w:r>
      <w:hyperlink r:id="rId184"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5"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6" w:anchor="jpim12562-bib-0021" w:history="1">
        <w:r w:rsidR="00074152" w:rsidRPr="00074152">
          <w:rPr>
            <w:rStyle w:val="afd"/>
            <w:b/>
            <w:bCs/>
          </w:rPr>
          <w:t>2017</w:t>
        </w:r>
      </w:hyperlink>
      <w:r w:rsidR="00074152" w:rsidRPr="00074152">
        <w:t>; Farrington &amp; Alizadeh, </w:t>
      </w:r>
      <w:hyperlink r:id="rId187" w:anchor="jpim12562-bib-0027" w:history="1">
        <w:r w:rsidR="00074152" w:rsidRPr="00074152">
          <w:rPr>
            <w:rStyle w:val="afd"/>
            <w:b/>
            <w:bCs/>
          </w:rPr>
          <w:t>2017</w:t>
        </w:r>
      </w:hyperlink>
      <w:r w:rsidR="00074152" w:rsidRPr="00074152">
        <w:t>; Fossen &amp; Sorgner, </w:t>
      </w:r>
      <w:hyperlink r:id="rId188" w:anchor="jpim12562-bib-0032" w:history="1">
        <w:r w:rsidR="00074152" w:rsidRPr="00074152">
          <w:rPr>
            <w:rStyle w:val="afd"/>
            <w:b/>
            <w:bCs/>
          </w:rPr>
          <w:t>2019</w:t>
        </w:r>
      </w:hyperlink>
      <w:r w:rsidR="00074152" w:rsidRPr="00074152">
        <w:t>; Iansiti &amp; Lakhani, </w:t>
      </w:r>
      <w:hyperlink r:id="rId189" w:anchor="jpim12562-bib-0044" w:history="1">
        <w:r w:rsidR="00074152" w:rsidRPr="00074152">
          <w:rPr>
            <w:rStyle w:val="afd"/>
            <w:b/>
            <w:bCs/>
          </w:rPr>
          <w:t>2014</w:t>
        </w:r>
      </w:hyperlink>
      <w:r w:rsidR="00074152" w:rsidRPr="00074152">
        <w:t>; Mariani &amp; Fosso Wamba, </w:t>
      </w:r>
      <w:hyperlink r:id="rId190" w:anchor="jpim12562-bib-0057" w:history="1">
        <w:r w:rsidR="00074152" w:rsidRPr="00074152">
          <w:rPr>
            <w:rStyle w:val="afd"/>
            <w:b/>
            <w:bCs/>
          </w:rPr>
          <w:t>2020</w:t>
        </w:r>
      </w:hyperlink>
      <w:r w:rsidR="00074152" w:rsidRPr="00074152">
        <w:t>; Raff et al., </w:t>
      </w:r>
      <w:hyperlink r:id="rId191" w:anchor="jpim12562-bib-0072" w:history="1">
        <w:r w:rsidR="00074152" w:rsidRPr="00074152">
          <w:rPr>
            <w:rStyle w:val="afd"/>
            <w:b/>
            <w:bCs/>
          </w:rPr>
          <w:t>2020</w:t>
        </w:r>
      </w:hyperlink>
      <w:r w:rsidR="00074152" w:rsidRPr="00074152">
        <w:t>; Ransbotham et al., </w:t>
      </w:r>
      <w:hyperlink r:id="rId192" w:anchor="jpim12562-bib-0073" w:history="1">
        <w:r w:rsidR="00074152" w:rsidRPr="00074152">
          <w:rPr>
            <w:rStyle w:val="afd"/>
            <w:b/>
            <w:bCs/>
          </w:rPr>
          <w:t>2016</w:t>
        </w:r>
      </w:hyperlink>
      <w:r w:rsidR="00074152" w:rsidRPr="00074152">
        <w:t>; Sjödin et al., </w:t>
      </w:r>
      <w:hyperlink r:id="rId193" w:anchor="jpim12562-bib-0084" w:history="1">
        <w:r w:rsidR="00074152" w:rsidRPr="00074152">
          <w:rPr>
            <w:rStyle w:val="afd"/>
            <w:b/>
            <w:bCs/>
          </w:rPr>
          <w:t>2020</w:t>
        </w:r>
      </w:hyperlink>
      <w:r w:rsidR="00074152" w:rsidRPr="00074152">
        <w:t>; Verganti et al., </w:t>
      </w:r>
      <w:hyperlink r:id="rId194" w:anchor="jpim12562-bib-0092" w:history="1">
        <w:r w:rsidR="00074152" w:rsidRPr="00074152">
          <w:rPr>
            <w:rStyle w:val="afd"/>
            <w:b/>
            <w:bCs/>
          </w:rPr>
          <w:t>2020</w:t>
        </w:r>
      </w:hyperlink>
      <w:r w:rsidR="00074152" w:rsidRPr="00074152">
        <w:t>). Moreover, the studies included in the cluster offer evidence on service innovation (Sjödin et al., </w:t>
      </w:r>
      <w:hyperlink r:id="rId195" w:anchor="jpim12562-bib-0084" w:history="1">
        <w:r w:rsidR="00074152" w:rsidRPr="00074152">
          <w:rPr>
            <w:rStyle w:val="afd"/>
            <w:b/>
            <w:bCs/>
          </w:rPr>
          <w:t>2020</w:t>
        </w:r>
      </w:hyperlink>
      <w:r w:rsidR="00074152" w:rsidRPr="00074152">
        <w:t>), product-service systems (Lerch &amp; Gotsch, </w:t>
      </w:r>
      <w:hyperlink r:id="rId196" w:anchor="jpim12562-bib-0054" w:history="1">
        <w:r w:rsidR="00074152" w:rsidRPr="00074152">
          <w:rPr>
            <w:rStyle w:val="afd"/>
            <w:b/>
            <w:bCs/>
          </w:rPr>
          <w:t>2015</w:t>
        </w:r>
      </w:hyperlink>
      <w:r w:rsidR="00074152" w:rsidRPr="00074152">
        <w:t>), organizational practices and routines (Jackson, </w:t>
      </w:r>
      <w:hyperlink r:id="rId197" w:anchor="jpim12562-bib-0046" w:history="1">
        <w:r w:rsidR="00074152" w:rsidRPr="00074152">
          <w:rPr>
            <w:rStyle w:val="afd"/>
            <w:b/>
            <w:bCs/>
          </w:rPr>
          <w:t>2019</w:t>
        </w:r>
      </w:hyperlink>
      <w:r w:rsidR="00074152" w:rsidRPr="00074152">
        <w:t>), change management (Mugge et al., </w:t>
      </w:r>
      <w:hyperlink r:id="rId198" w:anchor="jpim12562-bib-0061" w:history="1">
        <w:r w:rsidR="00074152" w:rsidRPr="00074152">
          <w:rPr>
            <w:rStyle w:val="afd"/>
            <w:b/>
            <w:bCs/>
          </w:rPr>
          <w:t>2020</w:t>
        </w:r>
      </w:hyperlink>
      <w:r w:rsidR="00074152" w:rsidRPr="00074152">
        <w:t>; Solberg et al., </w:t>
      </w:r>
      <w:hyperlink r:id="rId199" w:anchor="jpim12562-bib-0086" w:history="1">
        <w:r w:rsidR="00074152" w:rsidRPr="00074152">
          <w:rPr>
            <w:rStyle w:val="afd"/>
            <w:b/>
            <w:bCs/>
          </w:rPr>
          <w:t>2020</w:t>
        </w:r>
      </w:hyperlink>
      <w:r w:rsidR="00074152" w:rsidRPr="00074152">
        <w:t>), innovation processes (Guenzi &amp; Habel, </w:t>
      </w:r>
      <w:hyperlink r:id="rId200" w:anchor="jpim12562-bib-0036" w:history="1">
        <w:r w:rsidR="00074152" w:rsidRPr="00074152">
          <w:rPr>
            <w:rStyle w:val="afd"/>
            <w:b/>
            <w:bCs/>
          </w:rPr>
          <w:t>2020</w:t>
        </w:r>
      </w:hyperlink>
      <w:r w:rsidR="00074152" w:rsidRPr="00074152">
        <w:t>; Klein et al., </w:t>
      </w:r>
      <w:hyperlink r:id="rId201" w:anchor="jpim12562-bib-0048" w:history="1">
        <w:r w:rsidR="00074152" w:rsidRPr="00074152">
          <w:rPr>
            <w:rStyle w:val="afd"/>
            <w:b/>
            <w:bCs/>
          </w:rPr>
          <w:t>2020</w:t>
        </w:r>
      </w:hyperlink>
      <w:r w:rsidR="00074152" w:rsidRPr="00074152">
        <w:t>), competitive dynamics (Ferreira et al., </w:t>
      </w:r>
      <w:hyperlink r:id="rId202" w:anchor="jpim12562-bib-0028" w:history="1">
        <w:r w:rsidR="00074152" w:rsidRPr="00074152">
          <w:rPr>
            <w:rStyle w:val="afd"/>
            <w:b/>
            <w:bCs/>
          </w:rPr>
          <w:t>2019</w:t>
        </w:r>
      </w:hyperlink>
      <w:r w:rsidR="00074152" w:rsidRPr="00074152">
        <w:t>; Porter &amp; Heppelmann, </w:t>
      </w:r>
      <w:hyperlink r:id="rId203" w:anchor="jpim12562-bib-0070" w:history="1">
        <w:r w:rsidR="00074152" w:rsidRPr="00074152">
          <w:rPr>
            <w:rStyle w:val="afd"/>
            <w:b/>
            <w:bCs/>
          </w:rPr>
          <w:t>2014</w:t>
        </w:r>
      </w:hyperlink>
      <w:r w:rsidR="00074152" w:rsidRPr="00074152">
        <w:t>, </w:t>
      </w:r>
      <w:hyperlink r:id="rId204" w:anchor="jpim12562-bib-0071" w:history="1">
        <w:r w:rsidR="00074152" w:rsidRPr="00074152">
          <w:rPr>
            <w:rStyle w:val="afd"/>
            <w:b/>
            <w:bCs/>
          </w:rPr>
          <w:t>2015</w:t>
        </w:r>
      </w:hyperlink>
      <w:r w:rsidR="00074152" w:rsidRPr="00074152">
        <w:t>), organizational design and structure (Kretschmer &amp; Khashabi, </w:t>
      </w:r>
      <w:hyperlink r:id="rId205" w:anchor="jpim12562-bib-0051" w:history="1">
        <w:r w:rsidR="00074152" w:rsidRPr="00074152">
          <w:rPr>
            <w:rStyle w:val="afd"/>
            <w:b/>
            <w:bCs/>
          </w:rPr>
          <w:t>2020</w:t>
        </w:r>
      </w:hyperlink>
      <w:r w:rsidR="00074152" w:rsidRPr="00074152">
        <w:t>).</w:t>
      </w:r>
      <w:r w:rsidR="00C87781" w:rsidRPr="00C87781">
        <w:rPr>
          <w:rFonts w:hint="eastAsia"/>
        </w:rPr>
        <w:t xml:space="preserve"> </w:t>
      </w:r>
      <w:proofErr w:type="gramStart"/>
      <w:r w:rsidR="00C87781" w:rsidRPr="00BC4BD2">
        <w:rPr>
          <w:rFonts w:hint="eastAsia"/>
        </w:rPr>
        <w:t>（</w:t>
      </w:r>
      <w:proofErr w:type="gramEnd"/>
      <w:r w:rsidR="00C87781" w:rsidRPr="00BC4BD2">
        <w:rPr>
          <w:rFonts w:hint="eastAsia"/>
        </w:rPr>
        <w:t>來自《</w:t>
      </w:r>
      <w:r w:rsidR="00C87781" w:rsidRPr="00261198">
        <w:t>Digital Transformation and Innovation Management: A Synthesis of Existing Research and an Agenda for Future Studies</w:t>
      </w:r>
      <w:proofErr w:type="gramStart"/>
      <w:r w:rsidR="00C87781" w:rsidRPr="00BC4BD2">
        <w:rPr>
          <w:rFonts w:hint="eastAsia"/>
        </w:rPr>
        <w:t>》</w:t>
      </w:r>
      <w:proofErr w:type="gramEnd"/>
      <w:r w:rsidR="00C87781" w:rsidRPr="00BC4BD2">
        <w:rPr>
          <w:rFonts w:hint="eastAsia"/>
        </w:rPr>
        <w:t>，</w:t>
      </w:r>
      <w:r w:rsidR="00C87781" w:rsidRPr="00261198">
        <w:t>Francesco Paolo Appio, Federico Frattini, Antonio Messeni Petruzzelli, Paolo Neirotti</w:t>
      </w:r>
      <w:r w:rsidR="00C87781" w:rsidRPr="00BC4BD2">
        <w:rPr>
          <w:rFonts w:hint="eastAsia"/>
        </w:rPr>
        <w:t>，</w:t>
      </w:r>
      <w:r w:rsidR="00C87781" w:rsidRPr="00BC4BD2">
        <w:t>20</w:t>
      </w:r>
      <w:r w:rsidR="00C87781">
        <w:rPr>
          <w:rFonts w:hint="eastAsia"/>
        </w:rPr>
        <w:t>21</w:t>
      </w:r>
      <w:r w:rsidR="00C87781" w:rsidRPr="00BC4BD2">
        <w:rPr>
          <w:rFonts w:hint="eastAsia"/>
        </w:rPr>
        <w:t>）</w:t>
      </w:r>
    </w:p>
    <w:p w14:paraId="2C84F303" w14:textId="77777777" w:rsidR="009C42CF" w:rsidRDefault="009C42CF" w:rsidP="0003623F"/>
    <w:p w14:paraId="4D009235" w14:textId="771DE48F" w:rsidR="009C42CF" w:rsidRDefault="009C42CF" w:rsidP="0003623F">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6"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7"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Hinings et al., </w:t>
      </w:r>
      <w:hyperlink r:id="rId208" w:anchor="jpim12562-bib-0041" w:history="1">
        <w:r w:rsidRPr="009C42CF">
          <w:rPr>
            <w:rStyle w:val="afd"/>
            <w:b/>
            <w:bCs/>
          </w:rPr>
          <w:t>2018</w:t>
        </w:r>
      </w:hyperlink>
      <w:r w:rsidRPr="009C42CF">
        <w:t>; Svahn et al., </w:t>
      </w:r>
      <w:hyperlink r:id="rId209" w:anchor="jpim12562-bib-0087" w:history="1">
        <w:r w:rsidRPr="009C42CF">
          <w:rPr>
            <w:rStyle w:val="afd"/>
            <w:b/>
            <w:bCs/>
          </w:rPr>
          <w:t>2017</w:t>
        </w:r>
      </w:hyperlink>
      <w:r w:rsidRPr="009C42CF">
        <w:t>; Verstegen et al., </w:t>
      </w:r>
      <w:hyperlink r:id="rId210"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11"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12"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r w:rsidRPr="009C42CF">
        <w:t xml:space="preserve">Hinings </w:t>
      </w:r>
      <w:r w:rsidRPr="009C42CF">
        <w:t>等人，</w:t>
      </w:r>
      <w:r w:rsidRPr="009C42CF">
        <w:t> </w:t>
      </w:r>
      <w:hyperlink r:id="rId213"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4"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5"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99AEADD" w14:textId="77777777" w:rsidR="00D22988" w:rsidRDefault="00D22988" w:rsidP="0003623F"/>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w:t>
      </w:r>
      <w:proofErr w:type="gramStart"/>
      <w:r w:rsidRPr="00EB35E3">
        <w:rPr>
          <w:color w:val="EE0000"/>
          <w:highlight w:val="yellow"/>
        </w:rPr>
        <w:t>物聯網</w:t>
      </w:r>
      <w:proofErr w:type="gramEnd"/>
      <w:r w:rsidRPr="00EB35E3">
        <w:rPr>
          <w:color w:val="EE0000"/>
          <w:highlight w:val="yellow"/>
        </w:rPr>
        <w:t>、人工智慧、大數據架構和產品智慧化（以及相關的服務化趨勢）等技術的最新發展，數位顛覆的範圍正在擴大</w:t>
      </w:r>
      <w:r w:rsidRPr="00367B06">
        <w:t>，甚至觸及材料領域，從而引發新的</w:t>
      </w:r>
      <w:proofErr w:type="gramStart"/>
      <w:r w:rsidRPr="00367B06">
        <w:t>複雜性維度</w:t>
      </w:r>
      <w:proofErr w:type="gramEnd"/>
      <w:r w:rsidRPr="00367B06">
        <w:t>，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With recent technological developments in cloud computing, IoT, AI, big data architectures, and the smartification of products (with the related servitization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7A7B86E2" w14:textId="77777777" w:rsidR="002C2C72" w:rsidRDefault="002C2C72" w:rsidP="0003623F"/>
    <w:p w14:paraId="053D6EDF" w14:textId="019E4FEA" w:rsidR="002C2C72" w:rsidRDefault="002C2C72" w:rsidP="0003623F">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w:t>
      </w:r>
      <w:proofErr w:type="gramStart"/>
      <w:r w:rsidRPr="002C2C72">
        <w:t>可</w:t>
      </w:r>
      <w:proofErr w:type="gramEnd"/>
      <w:r w:rsidRPr="002C2C72">
        <w:t>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r w:rsidR="00D22988" w:rsidRPr="00261198">
        <w:t xml:space="preserve">Digital Transformation and Innovation </w:t>
      </w:r>
      <w:r w:rsidR="00D22988" w:rsidRPr="00261198">
        <w:lastRenderedPageBreak/>
        <w:t>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673FB2E3" w14:textId="3BE45C66" w:rsidR="00DB6AB5" w:rsidRDefault="00DB6AB5" w:rsidP="00032C29">
      <w:pPr>
        <w:pStyle w:val="2"/>
      </w:pPr>
      <w:r w:rsidRPr="00DB6AB5">
        <w:t xml:space="preserve">Textile Learning Factory 4.0 – Preparing Germany's Textile Industry for the Digital </w:t>
      </w:r>
      <w:proofErr w:type="gramStart"/>
      <w:r w:rsidRPr="00DB6AB5">
        <w:t>Future</w:t>
      </w:r>
      <w:r w:rsidR="00F52B22">
        <w:rPr>
          <w:rFonts w:hint="eastAsia"/>
        </w:rPr>
        <w:t>(</w:t>
      </w:r>
      <w:proofErr w:type="gramEnd"/>
      <w:r w:rsidR="003C0BE9">
        <w:rPr>
          <w:rFonts w:hint="eastAsia"/>
        </w:rPr>
        <w:t>2017</w:t>
      </w:r>
      <w:r w:rsidR="00F52B22">
        <w:rPr>
          <w:rFonts w:hint="eastAsia"/>
        </w:rPr>
        <w:t>)</w:t>
      </w:r>
      <w:r w:rsidR="00C47E4A" w:rsidRPr="00C47E4A">
        <w:t xml:space="preserve"> Dennis Küsters </w:t>
      </w:r>
      <w:r w:rsidR="00C47E4A" w:rsidRPr="00C47E4A">
        <w:rPr>
          <w:vertAlign w:val="superscript"/>
        </w:rPr>
        <w:t>a</w:t>
      </w:r>
      <w:r w:rsidR="00C47E4A" w:rsidRPr="00C47E4A">
        <w:t>, Nicolina Praß </w:t>
      </w:r>
      <w:r w:rsidR="00C47E4A" w:rsidRPr="00C47E4A">
        <w:rPr>
          <w:vertAlign w:val="superscript"/>
        </w:rPr>
        <w:t>b</w:t>
      </w:r>
      <w:r w:rsidR="00C47E4A" w:rsidRPr="00C47E4A">
        <w:t>, Yves-Simon Gloy</w:t>
      </w:r>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In order to overcome these challenges and to help textile manufacturersto kick-start their digital transformation, we are setting up the Textile Learning Factory 4.0 at the Institut für Textiltechnik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Dennis Küsters a, Nicolina Praß b, Yves-Simon Gloy</w:t>
      </w:r>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 w14:paraId="4D39FE94" w14:textId="77777777" w:rsidR="00717715" w:rsidRPr="00717715" w:rsidRDefault="00717715" w:rsidP="00717715"/>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Dennis Küsters a, Nicolina Praß b, Yves-Simon Gloy</w:t>
      </w:r>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6" w:history="1">
        <w:r w:rsidR="000D54C4" w:rsidRPr="000D54C4">
          <w:rPr>
            <w:rStyle w:val="afd"/>
            <w:b/>
            <w:bCs/>
          </w:rPr>
          <w:t>Lei Shen</w:t>
        </w:r>
      </w:hyperlink>
      <w:r w:rsidR="000D54C4" w:rsidRPr="000D54C4">
        <w:t>, </w:t>
      </w:r>
      <w:hyperlink r:id="rId217" w:history="1">
        <w:r w:rsidR="000D54C4" w:rsidRPr="000D54C4">
          <w:rPr>
            <w:rStyle w:val="afd"/>
            <w:b/>
            <w:bCs/>
          </w:rPr>
          <w:t>Xi Zhang</w:t>
        </w:r>
      </w:hyperlink>
      <w:r w:rsidR="000D54C4" w:rsidRPr="000D54C4">
        <w:t>, </w:t>
      </w:r>
      <w:hyperlink r:id="rId218" w:history="1">
        <w:r w:rsidR="000D54C4" w:rsidRPr="000D54C4">
          <w:rPr>
            <w:rStyle w:val="afd"/>
            <w:b/>
            <w:bCs/>
          </w:rPr>
          <w:t>Hongda Liu</w:t>
        </w:r>
      </w:hyperlink>
    </w:p>
    <w:p w14:paraId="4CF6EECC" w14:textId="580CC252" w:rsidR="00D40FC4" w:rsidRDefault="00D55D54" w:rsidP="00D40FC4">
      <w:pPr>
        <w:rPr>
          <w:lang w:val="en"/>
        </w:rPr>
      </w:pPr>
      <w:proofErr w:type="gramStart"/>
      <w:r>
        <w:rPr>
          <w:rFonts w:hint="eastAsia"/>
        </w:rPr>
        <w:t>【</w:t>
      </w:r>
      <w:proofErr w:type="gramEnd"/>
      <w:r>
        <w:rPr>
          <w:rFonts w:hint="eastAsia"/>
        </w:rPr>
        <w:t>作者引用</w:t>
      </w:r>
      <w:hyperlink r:id="rId219" w:history="1">
        <w:r w:rsidR="004A6386" w:rsidRPr="00D40FC4">
          <w:rPr>
            <w:rStyle w:val="afd"/>
            <w:lang w:val="en"/>
          </w:rPr>
          <w:t>Teece, DJ</w:t>
        </w:r>
      </w:hyperlink>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sidRPr="00C778F7">
        <w:rPr>
          <w:rFonts w:hint="eastAsia"/>
          <w:color w:val="EE0000"/>
        </w:rPr>
        <w:t xml:space="preserve"> </w:t>
      </w:r>
      <w:r w:rsidR="00965CDE" w:rsidRPr="00C778F7">
        <w:rPr>
          <w:rFonts w:hint="eastAsia"/>
          <w:color w:val="EE0000"/>
        </w:rPr>
        <w:t xml:space="preserve">by </w:t>
      </w:r>
      <w:hyperlink r:id="rId220" w:history="1">
        <w:r w:rsidR="00965CDE" w:rsidRPr="00C778F7">
          <w:rPr>
            <w:rStyle w:val="afd"/>
            <w:color w:val="EE0000"/>
            <w:lang w:val="en"/>
          </w:rPr>
          <w:t>Teece, DJ</w:t>
        </w:r>
      </w:hyperlink>
      <w:r w:rsidR="00560A9B" w:rsidRPr="00C778F7">
        <w:rPr>
          <w:rFonts w:hint="eastAsia"/>
          <w:color w:val="EE0000"/>
          <w:lang w:val="en"/>
        </w:rPr>
        <w:t>(2018)</w:t>
      </w:r>
      <w:r w:rsidR="00965CDE" w:rsidRPr="00C778F7">
        <w:rPr>
          <w:color w:val="EE0000"/>
        </w:rPr>
        <w:t> (</w:t>
      </w:r>
      <w:r w:rsidR="00965CDE" w:rsidRPr="00C778F7">
        <w:rPr>
          <w:color w:val="EE0000"/>
          <w:lang w:val="en"/>
        </w:rPr>
        <w:t>Teece, David J.</w:t>
      </w:r>
      <w:r w:rsidR="00965CDE" w:rsidRPr="00C778F7">
        <w:rPr>
          <w:color w:val="EE0000"/>
        </w:rPr>
        <w:t>)</w:t>
      </w:r>
      <w:r w:rsidR="00D40FC4" w:rsidRPr="00C778F7">
        <w:rPr>
          <w:rFonts w:ascii="Source Sans Pro" w:eastAsia="新細明體" w:hAnsi="Source Sans Pro" w:cs="新細明體"/>
          <w:b/>
          <w:bCs/>
          <w:color w:val="EE0000"/>
          <w:kern w:val="0"/>
          <w:sz w:val="48"/>
          <w:szCs w:val="48"/>
          <w:lang w:val="en"/>
          <w14:ligatures w14:val="none"/>
        </w:rPr>
        <w:t xml:space="preserve"> </w:t>
      </w:r>
      <w:r w:rsidR="00D40FC4" w:rsidRPr="00C778F7">
        <w:rPr>
          <w:color w:val="EE0000"/>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Lei Shen, Xi Zhang, Hongda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proofErr w:type="gramStart"/>
      <w:r w:rsidR="00CC7FA1" w:rsidRPr="00BC4BD2">
        <w:rPr>
          <w:rFonts w:hint="eastAsia"/>
        </w:rPr>
        <w:t>（</w:t>
      </w:r>
      <w:proofErr w:type="gramEnd"/>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29DE6E8F" w14:textId="77777777" w:rsidR="009C01F8" w:rsidRPr="00D64CEE" w:rsidRDefault="009C01F8" w:rsidP="009C01F8">
      <w:pPr>
        <w:rPr>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proofErr w:type="gramStart"/>
      <w:r w:rsidR="00CC7FA1" w:rsidRPr="00BC4BD2">
        <w:rPr>
          <w:rFonts w:hint="eastAsia"/>
        </w:rPr>
        <w:t>（</w:t>
      </w:r>
      <w:proofErr w:type="gramEnd"/>
      <w:r w:rsidR="00CC7FA1" w:rsidRPr="00BC4BD2">
        <w:rPr>
          <w:rFonts w:hint="eastAsia"/>
        </w:rPr>
        <w:t>來自《</w:t>
      </w:r>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A0C9295" w14:textId="77777777" w:rsidR="003E7281" w:rsidRDefault="003E7281" w:rsidP="00121F0F"/>
    <w:p w14:paraId="3DE1E248" w14:textId="32D732F3" w:rsidR="003E7281" w:rsidRPr="00121F0F" w:rsidRDefault="003E7281" w:rsidP="00121F0F">
      <w:proofErr w:type="gramStart"/>
      <w:r>
        <w:rPr>
          <w:rFonts w:hint="eastAsia"/>
        </w:rPr>
        <w:t>【</w:t>
      </w:r>
      <w:proofErr w:type="gramEnd"/>
      <w:r w:rsidR="005B4C41">
        <w:rPr>
          <w:rFonts w:hint="eastAsia"/>
        </w:rPr>
        <w:t>作者引用別人的話：</w:t>
      </w:r>
      <w:r w:rsidRPr="00E21473">
        <w:rPr>
          <w:rFonts w:hint="eastAsia"/>
          <w:color w:val="EE0000"/>
        </w:rPr>
        <w:t>數位創新的核心是價值創造</w:t>
      </w:r>
      <w:proofErr w:type="gramStart"/>
      <w:r>
        <w:rPr>
          <w:rFonts w:hint="eastAsia"/>
        </w:rPr>
        <w:t>】</w:t>
      </w:r>
      <w:proofErr w:type="gramEnd"/>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21"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proofErr w:type="gramStart"/>
      <w:r>
        <w:rPr>
          <w:rFonts w:hint="eastAsia"/>
        </w:rPr>
        <w:t>【</w:t>
      </w:r>
      <w:proofErr w:type="gramEnd"/>
      <w:r w:rsidR="00E13828">
        <w:rPr>
          <w:rFonts w:hint="eastAsia"/>
        </w:rPr>
        <w:t>作者引用別人的話：</w:t>
      </w:r>
      <w:r w:rsidRPr="00A7753C">
        <w:rPr>
          <w:rFonts w:hint="eastAsia"/>
          <w:color w:val="EE0000"/>
          <w:highlight w:val="yellow"/>
        </w:rPr>
        <w:t>數位科技特性</w:t>
      </w:r>
      <w:proofErr w:type="gramStart"/>
      <w:r>
        <w:rPr>
          <w:rFonts w:hint="eastAsia"/>
        </w:rPr>
        <w:t>】</w:t>
      </w:r>
      <w:proofErr w:type="gramEnd"/>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w:t>
      </w:r>
      <w:proofErr w:type="gramStart"/>
      <w:r w:rsidR="00E13828" w:rsidRPr="005F35AC">
        <w:rPr>
          <w:color w:val="EE0000"/>
          <w:highlight w:val="yellow"/>
        </w:rPr>
        <w:t>編程性</w:t>
      </w:r>
      <w:proofErr w:type="gramEnd"/>
      <w:r w:rsidR="005E6810" w:rsidRPr="005F35AC">
        <w:rPr>
          <w:color w:val="EE0000"/>
          <w:highlight w:val="yellow"/>
        </w:rPr>
        <w:t>reprogrammability</w:t>
      </w:r>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On the other hand, digital innovation introduces new elements to companies, including products, services, architectures, and even new business models, through the inherent advantages of digital technology, such as homogeneity, reprogrammability,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At this level, digital innovation effectively links DTA and transformation performance, with digital innovation driving the shaping of the final business model with the innovative construction of digital capabilities based on DTA access to technologies such as artificial intelligenc</w:t>
      </w:r>
      <w:proofErr w:type="gramStart"/>
      <w:r w:rsidR="00CC7FA1" w:rsidRPr="00BC4BD2">
        <w:rPr>
          <w:rFonts w:hint="eastAsia"/>
        </w:rPr>
        <w:t>（</w:t>
      </w:r>
      <w:proofErr w:type="gramEnd"/>
      <w:r w:rsidR="00CC7FA1" w:rsidRPr="00BC4BD2">
        <w:rPr>
          <w:rFonts w:hint="eastAsia"/>
        </w:rPr>
        <w:t>來自《</w:t>
      </w:r>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w:t>
      </w:r>
      <w:proofErr w:type="gramStart"/>
      <w:r w:rsidR="00F433F2" w:rsidRPr="00F433F2">
        <w:t>績效賦能</w:t>
      </w:r>
      <w:proofErr w:type="gramEnd"/>
      <w:r w:rsidR="00F433F2" w:rsidRPr="00F433F2">
        <w:t>，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r w:rsidR="00D16F51" w:rsidRPr="00D16F51">
        <w:t>extil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proofErr w:type="gramStart"/>
      <w:r w:rsidR="001C333A" w:rsidRPr="00BC4BD2">
        <w:rPr>
          <w:rFonts w:hint="eastAsia"/>
        </w:rPr>
        <w:t>（</w:t>
      </w:r>
      <w:proofErr w:type="gramEnd"/>
      <w:r w:rsidR="001C333A" w:rsidRPr="00BC4BD2">
        <w:rPr>
          <w:rFonts w:hint="eastAsia"/>
        </w:rPr>
        <w:t>來自《</w:t>
      </w:r>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r w:rsidR="001C333A" w:rsidRPr="00BC4BD2">
        <w:rPr>
          <w:rFonts w:hint="eastAsia"/>
        </w:rPr>
        <w:t>）</w:t>
      </w:r>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 xml:space="preserve">Robert F. Lusch, Satish </w:t>
      </w:r>
      <w:proofErr w:type="gramStart"/>
      <w:r w:rsidR="00412EAD" w:rsidRPr="00412EAD">
        <w:t>Nambisan</w:t>
      </w:r>
      <w:r w:rsidR="00412EAD">
        <w:rPr>
          <w:rFonts w:hint="eastAsia"/>
        </w:rPr>
        <w:t>(</w:t>
      </w:r>
      <w:proofErr w:type="gramEnd"/>
      <w:r w:rsidR="00412EAD">
        <w:rPr>
          <w:rFonts w:hint="eastAsia"/>
        </w:rPr>
        <w:t>2015) MISQ</w:t>
      </w:r>
    </w:p>
    <w:p w14:paraId="4627AF7B" w14:textId="090CC458" w:rsidR="003B4ECE" w:rsidRDefault="003B4ECE" w:rsidP="000E2EE1">
      <w:pPr>
        <w:pStyle w:val="2"/>
      </w:pPr>
      <w:hyperlink r:id="rId222"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Michael G. Jacobides, Carmelo Cennamo, Annabelle Gawer</w:t>
      </w:r>
    </w:p>
    <w:p w14:paraId="3B218081" w14:textId="5A98C512" w:rsidR="00CA5742" w:rsidRDefault="00CA5742" w:rsidP="00F37A66">
      <w:r>
        <w:rPr>
          <w:rFonts w:hint="eastAsia"/>
        </w:rPr>
        <w:t>【這篇研究討論模組化】</w:t>
      </w:r>
      <w:r w:rsidRPr="00CA5742">
        <w:t>我們考慮</w:t>
      </w:r>
      <w:r w:rsidRPr="0083371D">
        <w:rPr>
          <w:color w:val="EE0000"/>
        </w:rPr>
        <w:t>生態系統出現的必要條件</w:t>
      </w:r>
      <w:proofErr w:type="gramStart"/>
      <w:r w:rsidRPr="0083371D">
        <w:rPr>
          <w:color w:val="EE0000"/>
        </w:rPr>
        <w:t>—</w:t>
      </w:r>
      <w:proofErr w:type="gramEnd"/>
      <w:r w:rsidRPr="0083371D">
        <w:rPr>
          <w:color w:val="EE0000"/>
        </w:rPr>
        <w:t>—</w:t>
      </w:r>
      <w:r w:rsidRPr="0083371D">
        <w:rPr>
          <w:color w:val="EE0000"/>
        </w:rPr>
        <w:t>特別是模組化</w:t>
      </w:r>
      <w:r w:rsidRPr="00CA5742">
        <w:t>——</w:t>
      </w:r>
      <w:r w:rsidRPr="00CA5742">
        <w:t>以及使它們有趣的</w:t>
      </w:r>
      <w:r w:rsidRPr="0083371D">
        <w:rPr>
          <w:color w:val="EE0000"/>
        </w:rPr>
        <w:t>相互作用</w:t>
      </w:r>
      <w:r w:rsidRPr="00CA5742">
        <w:t>——</w:t>
      </w:r>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proofErr w:type="gramStart"/>
      <w:r w:rsidR="001C333A" w:rsidRPr="00BC4BD2">
        <w:rPr>
          <w:rFonts w:hint="eastAsia"/>
        </w:rPr>
        <w:t>（</w:t>
      </w:r>
      <w:proofErr w:type="gramEnd"/>
      <w:r w:rsidR="001C333A" w:rsidRPr="00BC4BD2">
        <w:rPr>
          <w:rFonts w:hint="eastAsia"/>
        </w:rPr>
        <w:t>來自《</w:t>
      </w:r>
      <w:r w:rsidR="001C333A" w:rsidRPr="001C333A">
        <w:t>Towards a theory of ecosystems</w:t>
      </w:r>
      <w:r w:rsidR="001C333A" w:rsidRPr="00BC4BD2">
        <w:rPr>
          <w:rFonts w:hint="eastAsia"/>
        </w:rPr>
        <w:t>》，</w:t>
      </w:r>
      <w:r w:rsidR="001C333A" w:rsidRPr="001C333A">
        <w:t>Michael G. Jacobides, Carmelo Cennamo, Annabelle Gawer</w:t>
      </w:r>
      <w:r w:rsidR="001C333A" w:rsidRPr="00BC4BD2">
        <w:rPr>
          <w:rFonts w:hint="eastAsia"/>
        </w:rPr>
        <w:t>，</w:t>
      </w:r>
      <w:r w:rsidR="001C333A">
        <w:rPr>
          <w:rFonts w:hint="eastAsia"/>
        </w:rPr>
        <w:t>2018</w:t>
      </w:r>
      <w:proofErr w:type="gramStart"/>
      <w:r w:rsidR="001C333A" w:rsidRPr="00BC4BD2">
        <w:rPr>
          <w:rFonts w:hint="eastAsia"/>
        </w:rPr>
        <w:t>）</w:t>
      </w:r>
      <w:proofErr w:type="gramEnd"/>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w:t>
      </w:r>
      <w:proofErr w:type="gramStart"/>
      <w:r w:rsidR="00FE0BD8" w:rsidRPr="00FE0BD8">
        <w:t>business</w:t>
      </w:r>
      <w:proofErr w:type="gramEnd"/>
      <w:r w:rsidR="00FE0BD8" w:rsidRPr="00FE0BD8">
        <w:t xml:space="preserve">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5AC6018F" w14:textId="77777777" w:rsidR="00821CB7" w:rsidRDefault="00821CB7" w:rsidP="00F37A66"/>
    <w:p w14:paraId="5EBE3BF5" w14:textId="5D7C2A57" w:rsidR="00A522F6" w:rsidRPr="00A522F6" w:rsidRDefault="00865C97" w:rsidP="00A522F6">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23"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proofErr w:type="gramStart"/>
      <w:r w:rsidR="00133A72" w:rsidRPr="00BC4BD2">
        <w:rPr>
          <w:rFonts w:hint="eastAsia"/>
        </w:rPr>
        <w:t>（</w:t>
      </w:r>
      <w:proofErr w:type="gramEnd"/>
      <w:r w:rsidR="00133A72" w:rsidRPr="00BC4BD2">
        <w:rPr>
          <w:rFonts w:hint="eastAsia"/>
        </w:rPr>
        <w:t>來自《</w:t>
      </w:r>
      <w:r w:rsidR="00133A72" w:rsidRPr="001C333A">
        <w:t>Towards a theory of ecosystems</w:t>
      </w:r>
      <w:r w:rsidR="00133A72" w:rsidRPr="00BC4BD2">
        <w:rPr>
          <w:rFonts w:hint="eastAsia"/>
        </w:rPr>
        <w:t>》，</w:t>
      </w:r>
      <w:r w:rsidR="00133A72" w:rsidRPr="001C333A">
        <w:t>Michael G. Jacobides, Carmelo Cennamo, Annabelle Gawer</w:t>
      </w:r>
      <w:r w:rsidR="00133A72" w:rsidRPr="00BC4BD2">
        <w:rPr>
          <w:rFonts w:hint="eastAsia"/>
        </w:rPr>
        <w:t>，</w:t>
      </w:r>
      <w:r w:rsidR="00133A72">
        <w:rPr>
          <w:rFonts w:hint="eastAsia"/>
        </w:rPr>
        <w:t>2018</w:t>
      </w:r>
      <w:proofErr w:type="gramStart"/>
      <w:r w:rsidR="00133A72" w:rsidRPr="00BC4BD2">
        <w:rPr>
          <w:rFonts w:hint="eastAsia"/>
        </w:rPr>
        <w:t>）</w:t>
      </w:r>
      <w:proofErr w:type="gramEnd"/>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24"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proofErr w:type="gramStart"/>
      <w:r w:rsidR="00830E2A" w:rsidRPr="00A51775">
        <w:rPr>
          <w:color w:val="EE0000"/>
        </w:rPr>
        <w:t>─</w:t>
      </w:r>
      <w:proofErr w:type="gramEnd"/>
      <w:r w:rsidR="00830E2A" w:rsidRPr="00A51775">
        <w:rPr>
          <w:color w:val="EE0000"/>
        </w:rPr>
        <w:t>─</w:t>
      </w:r>
      <w:r w:rsidR="00830E2A" w:rsidRPr="00A51775">
        <w:rPr>
          <w:color w:val="EE0000"/>
        </w:rPr>
        <w:t>平台</w:t>
      </w:r>
      <w:r w:rsidR="00830E2A" w:rsidRPr="00A51775">
        <w:rPr>
          <w:color w:val="EE0000"/>
        </w:rPr>
        <w:t>──</w:t>
      </w:r>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w:t>
      </w:r>
      <w:proofErr w:type="gramStart"/>
      <w:r w:rsidR="003216FC" w:rsidRPr="003216FC">
        <w:t>—</w:t>
      </w:r>
      <w:proofErr w:type="gramEnd"/>
      <w:r w:rsidR="003216FC" w:rsidRPr="003216FC">
        <w:t>platforms—and the interdependence between platform sponsors and their complementors. In this view, the ecosystem comprises the platform's sponsor plus all providers of complements that make the platform more valuable to consumers (Ceccagnoli, Forman, Huang, &amp; Wu, </w:t>
      </w:r>
      <w:hyperlink r:id="rId225" w:anchor="smj2904-bib-0018" w:history="1">
        <w:r w:rsidR="003216FC" w:rsidRPr="003216FC">
          <w:rPr>
            <w:rStyle w:val="afd"/>
            <w:b/>
            <w:bCs/>
          </w:rPr>
          <w:t>2012</w:t>
        </w:r>
      </w:hyperlink>
      <w:r w:rsidR="003216FC" w:rsidRPr="003216FC">
        <w:t>, p. 263; Gawer &amp; Cusumano, </w:t>
      </w:r>
      <w:hyperlink r:id="rId226" w:anchor="smj2904-bib-0039" w:history="1">
        <w:r w:rsidR="003216FC" w:rsidRPr="003216FC">
          <w:rPr>
            <w:rStyle w:val="afd"/>
            <w:b/>
            <w:bCs/>
          </w:rPr>
          <w:t>2008</w:t>
        </w:r>
      </w:hyperlink>
      <w:r w:rsidR="003216FC" w:rsidRPr="003216FC">
        <w:t xml:space="preserve">, p. 28).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Geoffrey Parker, Marshall Van Alstyne and Xiaoyue Jiang</w:t>
      </w:r>
      <w:r w:rsidR="005E1C0F" w:rsidRPr="00F13FE4">
        <w:rPr>
          <w:rFonts w:hint="eastAsia"/>
          <w:highlight w:val="yellow"/>
        </w:rPr>
        <w:t xml:space="preserve">(2017) MISQ </w:t>
      </w:r>
      <w:r w:rsidR="005E1C0F" w:rsidRPr="00F13FE4">
        <w:rPr>
          <w:rFonts w:hint="eastAsia"/>
          <w:highlight w:val="yellow"/>
        </w:rPr>
        <w:t>這篇沒有很有關聯</w:t>
      </w:r>
      <w:proofErr w:type="gramStart"/>
      <w:r w:rsidR="005E1C0F" w:rsidRPr="00F13FE4">
        <w:rPr>
          <w:rFonts w:hint="eastAsia"/>
          <w:highlight w:val="yellow"/>
        </w:rPr>
        <w:t>太</w:t>
      </w:r>
      <w:proofErr w:type="gramEnd"/>
      <w:r w:rsidR="005E1C0F" w:rsidRPr="00F13FE4">
        <w:rPr>
          <w:rFonts w:hint="eastAsia"/>
          <w:highlight w:val="yellow"/>
        </w:rPr>
        <w:t>技術所以可以先不看</w:t>
      </w:r>
      <w:r w:rsidR="0015342E">
        <w:rPr>
          <w:rFonts w:hint="eastAsia"/>
          <w:highlight w:val="yellow"/>
        </w:rPr>
        <w:t>，是</w:t>
      </w:r>
      <w:r w:rsidR="00D370EC" w:rsidRPr="00D370EC">
        <w:rPr>
          <w:highlight w:val="yellow"/>
        </w:rPr>
        <w:t>以市場為基礎的經濟學</w:t>
      </w:r>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358E62B3" w14:textId="77777777" w:rsidR="00B53354" w:rsidRDefault="00B53354" w:rsidP="003216FC"/>
    <w:p w14:paraId="2292A35C" w14:textId="1531D229" w:rsidR="00B53354" w:rsidRDefault="00901FDD" w:rsidP="003216FC">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7"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8"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FE720B9" w14:textId="77777777" w:rsidR="005E1C0F" w:rsidRDefault="005E1C0F" w:rsidP="00F5470E"/>
    <w:p w14:paraId="48C04369" w14:textId="77777777" w:rsidR="00901FDD" w:rsidRPr="005E1C0F" w:rsidRDefault="00901FDD" w:rsidP="00F5470E"/>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gramStart"/>
      <w:r>
        <w:t>development</w:t>
      </w:r>
      <w:r w:rsidR="006F3F0C">
        <w:rPr>
          <w:rFonts w:hint="eastAsia"/>
        </w:rPr>
        <w:t>:</w:t>
      </w:r>
      <w:r>
        <w:t>The</w:t>
      </w:r>
      <w:proofErr w:type="gram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 xml:space="preserve">4. Small Models and Ancient </w:t>
      </w:r>
      <w:proofErr w:type="gramStart"/>
      <w:r>
        <w:t>Wisdom</w:t>
      </w:r>
      <w:r w:rsidR="00FA12A5">
        <w:rPr>
          <w:rFonts w:hint="eastAsia"/>
        </w:rPr>
        <w:t xml:space="preserve">  </w:t>
      </w:r>
      <w:r>
        <w:t>Learning</w:t>
      </w:r>
      <w:proofErr w:type="gramEnd"/>
      <w:r>
        <w:t>,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 xml:space="preserve">These features of the adaptation environment </w:t>
      </w:r>
      <w:proofErr w:type="gramStart"/>
      <w:r w:rsidR="00C520A5">
        <w:t>lead</w:t>
      </w:r>
      <w:proofErr w:type="gramEnd"/>
      <w:r w:rsidR="00C520A5">
        <w:t xml:space="preserve">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w:t>
      </w:r>
      <w:proofErr w:type="gramStart"/>
      <w:r w:rsidRPr="00E553E2">
        <w:rPr>
          <w:rFonts w:hint="eastAsia"/>
        </w:rPr>
        <w:t>平衡維</w:t>
      </w:r>
      <w:proofErr w:type="gramEnd"/>
      <w:r w:rsidRPr="00E553E2">
        <w:rPr>
          <w:rFonts w:hint="eastAsia"/>
        </w:rPr>
        <w:t>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proofErr w:type="gramStart"/>
      <w:r w:rsidR="00D52464">
        <w:rPr>
          <w:rFonts w:hint="eastAsia"/>
          <w:color w:val="0E2841" w:themeColor="text2"/>
          <w:highlight w:val="yellow"/>
        </w:rPr>
        <w:t>欸</w:t>
      </w:r>
      <w:proofErr w:type="gramEnd"/>
      <w:r w:rsidRPr="000E5AA7">
        <w:rPr>
          <w:color w:val="0E2841" w:themeColor="text2"/>
          <w:highlight w:val="yellow"/>
        </w:rPr>
        <w:t>的</w:t>
      </w:r>
      <w:proofErr w:type="gramStart"/>
      <w:r w:rsidRPr="000E5AA7">
        <w:rPr>
          <w:color w:val="0E2841" w:themeColor="text2"/>
          <w:highlight w:val="yellow"/>
        </w:rPr>
        <w:t>平衡維</w:t>
      </w:r>
      <w:proofErr w:type="gramEnd"/>
      <w:r w:rsidRPr="000E5AA7">
        <w:rPr>
          <w:color w:val="0E2841" w:themeColor="text2"/>
          <w:highlight w:val="yellow"/>
        </w:rPr>
        <w:t>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proofErr w:type="gramStart"/>
      <w:r w:rsidRPr="000E5AA7">
        <w:rPr>
          <w:b/>
          <w:bCs/>
          <w:color w:val="0E2841" w:themeColor="text2"/>
          <w:highlight w:val="yellow"/>
        </w:rPr>
        <w:t>—</w:t>
      </w:r>
      <w:proofErr w:type="gramEnd"/>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w:t>
      </w:r>
      <w:proofErr w:type="gramStart"/>
      <w:r w:rsidRPr="007C0871">
        <w:rPr>
          <w:rFonts w:hint="eastAsia"/>
          <w:color w:val="EE0000"/>
        </w:rPr>
        <w:t>是指既能</w:t>
      </w:r>
      <w:proofErr w:type="gramEnd"/>
      <w:r w:rsidRPr="007C0871">
        <w:rPr>
          <w:rFonts w:hint="eastAsia"/>
          <w:color w:val="EE0000"/>
        </w:rPr>
        <w:t>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w:t>
      </w:r>
      <w:proofErr w:type="gramStart"/>
      <w:r w:rsidRPr="00EB1114">
        <w:rPr>
          <w:rFonts w:hint="eastAsia"/>
        </w:rPr>
        <w:t>個</w:t>
      </w:r>
      <w:proofErr w:type="gramEnd"/>
      <w:r w:rsidRPr="00EB1114">
        <w:rPr>
          <w:rFonts w:hint="eastAsia"/>
        </w:rPr>
        <w:t>概念引入管理學文獻時，他認為它們應該被視為一個</w:t>
      </w:r>
      <w:r w:rsidRPr="008F4A67">
        <w:rPr>
          <w:rFonts w:hint="eastAsia"/>
          <w:color w:val="EE0000"/>
        </w:rPr>
        <w:t>連續統一體的兩端</w:t>
      </w:r>
      <w:r w:rsidRPr="00EB1114">
        <w:rPr>
          <w:rFonts w:hint="eastAsia"/>
        </w:rPr>
        <w:t>。</w:t>
      </w:r>
      <w:r>
        <w:t xml:space="preserve">When March (1991) first introduced the twin </w:t>
      </w:r>
      <w:proofErr w:type="gramStart"/>
      <w:r>
        <w:t>concepts</w:t>
      </w:r>
      <w:r>
        <w:rPr>
          <w:rFonts w:hint="eastAsia"/>
        </w:rPr>
        <w:t xml:space="preserve"> </w:t>
      </w:r>
      <w:r>
        <w:t xml:space="preserve"> of</w:t>
      </w:r>
      <w:proofErr w:type="gramEnd"/>
      <w:r>
        <w:t xml:space="preserve"> exploration and exploitation to the management lit erature, he argued that they should be viewed as two ends of a single continuum. In March's </w:t>
      </w:r>
      <w:proofErr w:type="gramStart"/>
      <w:r>
        <w:t>characterization,exploration</w:t>
      </w:r>
      <w:proofErr w:type="gram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 xml:space="preserve">In particular, the varying interpretations </w:t>
      </w:r>
      <w:proofErr w:type="gramStart"/>
      <w:r>
        <w:t>of</w:t>
      </w:r>
      <w:r>
        <w:rPr>
          <w:rFonts w:hint="eastAsia"/>
        </w:rPr>
        <w:t xml:space="preserve"> </w:t>
      </w:r>
      <w:r>
        <w:t xml:space="preserve"> ambidexterity</w:t>
      </w:r>
      <w:proofErr w:type="gramEnd"/>
      <w:r>
        <w:t xml:space="preserve">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BD</w:t>
      </w:r>
      <w:r w:rsidRPr="003A0F7F">
        <w:rPr>
          <w:rFonts w:hint="eastAsia"/>
          <w:color w:val="EE0000"/>
        </w:rPr>
        <w:t>）和</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proofErr w:type="gramStart"/>
      <w:r w:rsidRPr="00CC6D95">
        <w:rPr>
          <w:rFonts w:hint="eastAsia"/>
          <w:color w:val="EE0000"/>
        </w:rPr>
        <w:t>）</w:t>
      </w:r>
      <w:proofErr w:type="gramEnd"/>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w:t>
      </w:r>
      <w:proofErr w:type="gramStart"/>
      <w:r w:rsidR="00EE60A5" w:rsidRPr="009560E1">
        <w:rPr>
          <w:rFonts w:hint="eastAsia"/>
        </w:rPr>
        <w:t>—</w:t>
      </w:r>
      <w:proofErr w:type="gramEnd"/>
      <w:r w:rsidR="00EE60A5" w:rsidRPr="009560E1">
        <w:rPr>
          <w:rFonts w:hint="eastAsia"/>
        </w:rPr>
        <w:t>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w:t>
      </w:r>
      <w:proofErr w:type="gramStart"/>
      <w:r w:rsidRPr="00314590">
        <w:rPr>
          <w:rFonts w:hint="eastAsia"/>
          <w:b/>
          <w:bCs/>
          <w:color w:val="EE0000"/>
        </w:rPr>
        <w:t>絕對差值</w:t>
      </w:r>
      <w:proofErr w:type="gramEnd"/>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proofErr w:type="gramStart"/>
      <w:r>
        <w:rPr>
          <w:rFonts w:hint="eastAsia"/>
        </w:rPr>
        <w:t>【</w:t>
      </w:r>
      <w:proofErr w:type="gramEnd"/>
      <w:r>
        <w:rPr>
          <w:rFonts w:hint="eastAsia"/>
        </w:rPr>
        <w:t>過度利用、開發</w:t>
      </w:r>
      <w:r w:rsidRPr="00596AD5">
        <w:t>exploitation</w:t>
      </w:r>
      <w:r>
        <w:rPr>
          <w:rFonts w:hint="eastAsia"/>
        </w:rPr>
        <w:t>的風險</w:t>
      </w:r>
      <w:r>
        <w:rPr>
          <w:rFonts w:hint="eastAsia"/>
        </w:rPr>
        <w:t>:</w:t>
      </w:r>
      <w:r>
        <w:rPr>
          <w:rFonts w:hint="eastAsia"/>
        </w:rPr>
        <w:t>技術過時、過於僵化</w:t>
      </w:r>
      <w:proofErr w:type="gramStart"/>
      <w:r>
        <w:rPr>
          <w:rFonts w:hint="eastAsia"/>
        </w:rPr>
        <w:t>】</w:t>
      </w:r>
      <w:proofErr w:type="gramEnd"/>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proofErr w:type="gramStart"/>
      <w:r>
        <w:rPr>
          <w:rFonts w:hint="eastAsia"/>
        </w:rPr>
        <w:t>【</w:t>
      </w:r>
      <w:proofErr w:type="gramEnd"/>
      <w:r>
        <w:rPr>
          <w:rFonts w:hint="eastAsia"/>
        </w:rPr>
        <w:t>過度探索</w:t>
      </w:r>
      <w:r w:rsidRPr="002362AD">
        <w:t>exploration</w:t>
      </w:r>
      <w:r>
        <w:rPr>
          <w:rFonts w:hint="eastAsia"/>
        </w:rPr>
        <w:t>的風險</w:t>
      </w:r>
      <w:r>
        <w:rPr>
          <w:rFonts w:hint="eastAsia"/>
        </w:rPr>
        <w:t>:</w:t>
      </w:r>
      <w:r>
        <w:rPr>
          <w:rFonts w:hint="eastAsia"/>
        </w:rPr>
        <w:t>忽略現在的收益</w:t>
      </w:r>
      <w:proofErr w:type="gramStart"/>
      <w:r>
        <w:rPr>
          <w:rFonts w:hint="eastAsia"/>
        </w:rPr>
        <w:t>】</w:t>
      </w:r>
      <w:proofErr w:type="gramEnd"/>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w:t>
      </w:r>
      <w:proofErr w:type="gramStart"/>
      <w:r w:rsidRPr="00BF2A24">
        <w:t>依賴與僵固</w:t>
      </w:r>
      <w:proofErr w:type="gramEnd"/>
      <w:r w:rsidRPr="00BF2A24">
        <w:t>（</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proofErr w:type="gramStart"/>
      <w:r w:rsidR="00F40EB2" w:rsidRPr="00F40EB2">
        <w:t>（</w:t>
      </w:r>
      <w:proofErr w:type="gramEnd"/>
      <w:r w:rsidR="00F40EB2" w:rsidRPr="00F40EB2">
        <w:t>Cheng &amp; Van de Ven, 1996</w:t>
      </w:r>
      <w:r w:rsidR="00F40EB2" w:rsidRPr="00F40EB2">
        <w:t>；</w:t>
      </w:r>
      <w:r w:rsidR="00F40EB2" w:rsidRPr="00F40EB2">
        <w:t>March, 1991</w:t>
      </w:r>
      <w:proofErr w:type="gramStart"/>
      <w:r w:rsidR="00F40EB2" w:rsidRPr="00F40EB2">
        <w:t>）</w:t>
      </w:r>
      <w:proofErr w:type="gramEnd"/>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w:t>
      </w:r>
      <w:proofErr w:type="gramStart"/>
      <w:r w:rsidR="00651ACE" w:rsidRPr="00557FE9">
        <w:rPr>
          <w:highlight w:val="yellow"/>
        </w:rPr>
        <w:t>’</w:t>
      </w:r>
      <w:proofErr w:type="gramEnd"/>
      <w:r w:rsidR="00651ACE" w:rsidRPr="00557FE9">
        <w:rPr>
          <w:highlight w:val="yellow"/>
        </w:rPr>
        <w:t xml:space="preserve">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w:t>
      </w:r>
      <w:proofErr w:type="gramStart"/>
      <w:r w:rsidRPr="00413C9B">
        <w:t>兩者間的張力</w:t>
      </w:r>
      <w:proofErr w:type="gramEnd"/>
      <w:r w:rsidRPr="00413C9B">
        <w:t>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gramStart"/>
      <w:r w:rsidR="009037D3" w:rsidRPr="009037D3">
        <w:t>tensions.They</w:t>
      </w:r>
      <w:proofErr w:type="gramEnd"/>
      <w:r w:rsidR="009037D3" w:rsidRPr="009037D3">
        <w:t xml:space="preserve"> compete for firms’ scarce resources, resulting in the need for firms to manage the trade-offs between the </w:t>
      </w:r>
      <w:proofErr w:type="gramStart"/>
      <w:r w:rsidR="009037D3" w:rsidRPr="009037D3">
        <w:t>two.However</w:t>
      </w:r>
      <w:proofErr w:type="gram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w:t>
      </w:r>
      <w:proofErr w:type="gramStart"/>
      <w:r w:rsidRPr="00FC1BDA">
        <w:t>度間更精確</w:t>
      </w:r>
      <w:proofErr w:type="gramEnd"/>
      <w:r w:rsidRPr="00FC1BDA">
        <w:t>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In 1996, Tushman and O</w:t>
      </w:r>
      <w:proofErr w:type="gramStart"/>
      <w:r>
        <w:t>’</w:t>
      </w:r>
      <w:proofErr w:type="gramEnd"/>
      <w:r>
        <w:t xml:space="preserve">Reilly proposed that organizational ambidexterity—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w:t>
      </w:r>
      <w:proofErr w:type="gramStart"/>
      <w:r w:rsidR="000E1DAD" w:rsidRPr="000E1DAD">
        <w:t>’</w:t>
      </w:r>
      <w:proofErr w:type="gramEnd"/>
      <w:r w:rsidR="000E1DAD" w:rsidRPr="000E1DAD">
        <w:t>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proofErr w:type="gramStart"/>
      <w:r>
        <w:rPr>
          <w:rFonts w:hint="eastAsia"/>
        </w:rPr>
        <w:t>【</w:t>
      </w:r>
      <w:proofErr w:type="gramEnd"/>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9" w:history="1">
        <w:r w:rsidR="00B12080" w:rsidRPr="00B12080">
          <w:rPr>
            <w:rStyle w:val="afd"/>
          </w:rPr>
          <w:t>The performance consequences of ambidexterity in strategic alliance formations: Empirical investigation and computational theorizing</w:t>
        </w:r>
      </w:hyperlink>
      <w:proofErr w:type="gramStart"/>
      <w:r w:rsidR="002316BD">
        <w:rPr>
          <w:rFonts w:hint="eastAsia"/>
        </w:rPr>
        <w:t>】</w:t>
      </w:r>
      <w:proofErr w:type="gramEnd"/>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proofErr w:type="gramStart"/>
      <w:r w:rsidR="007B4A29">
        <w:rPr>
          <w:rFonts w:hint="eastAsia"/>
        </w:rPr>
        <w:t>【</w:t>
      </w:r>
      <w:proofErr w:type="gramEnd"/>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proofErr w:type="gramStart"/>
      <w:r w:rsidR="00D9300B">
        <w:rPr>
          <w:rFonts w:hint="eastAsia"/>
        </w:rPr>
        <w:t>【</w:t>
      </w:r>
      <w:proofErr w:type="gramEnd"/>
      <w:r w:rsidR="00D9300B" w:rsidRPr="00D9300B">
        <w:rPr>
          <w:rFonts w:hint="eastAsia"/>
        </w:rPr>
        <w:t>動盪環境，企業必須快速提升績效；複雜環境，企業必須廣泛</w:t>
      </w:r>
      <w:r w:rsidR="00D9300B" w:rsidRPr="00DB516C">
        <w:rPr>
          <w:rFonts w:hint="eastAsia"/>
          <w:color w:val="EE0000"/>
        </w:rPr>
        <w:t>搜尋</w:t>
      </w:r>
      <w:r w:rsidR="00D9300B" w:rsidRPr="00D9300B">
        <w:rPr>
          <w:rFonts w:hint="eastAsia"/>
        </w:rPr>
        <w:t>；以及同時存在動</w:t>
      </w:r>
      <w:proofErr w:type="gramStart"/>
      <w:r w:rsidR="00D9300B" w:rsidRPr="00D9300B">
        <w:rPr>
          <w:rFonts w:hint="eastAsia"/>
        </w:rPr>
        <w:t>盪</w:t>
      </w:r>
      <w:proofErr w:type="gramEnd"/>
      <w:r w:rsidR="00D9300B" w:rsidRPr="00D9300B">
        <w:rPr>
          <w:rFonts w:hint="eastAsia"/>
        </w:rPr>
        <w:t>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proofErr w:type="gramStart"/>
      <w:r>
        <w:rPr>
          <w:rFonts w:hint="eastAsia"/>
        </w:rPr>
        <w:t>【</w:t>
      </w:r>
      <w:proofErr w:type="gramEnd"/>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w:t>
      </w:r>
      <w:proofErr w:type="gramStart"/>
      <w:r w:rsidRPr="0061716A">
        <w:rPr>
          <w:rFonts w:hint="eastAsia"/>
          <w:color w:val="EE0000"/>
          <w:highlight w:val="yellow"/>
        </w:rPr>
        <w:t>個</w:t>
      </w:r>
      <w:proofErr w:type="gramEnd"/>
      <w:r w:rsidRPr="0061716A">
        <w:rPr>
          <w:rFonts w:hint="eastAsia"/>
          <w:color w:val="EE0000"/>
          <w:highlight w:val="yellow"/>
        </w:rPr>
        <w:t>，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gramStart"/>
      <w:r w:rsidR="0053776D" w:rsidRPr="0053776D">
        <w:t>meta analysis</w:t>
      </w:r>
      <w:proofErr w:type="gramEnd"/>
      <w:r w:rsidR="0053776D" w:rsidRPr="0053776D">
        <w:t xml:space="preserve">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proofErr w:type="gramStart"/>
      <w:r w:rsidRPr="001C59A6">
        <w:t>循序式雙元</w:t>
      </w:r>
      <w:proofErr w:type="gramEnd"/>
      <w:r w:rsidRPr="001C59A6">
        <w:t>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w:t>
      </w:r>
      <w:proofErr w:type="gramStart"/>
      <w:r w:rsidR="004C0BDD" w:rsidRPr="004C0BDD">
        <w:t>一</w:t>
      </w:r>
      <w:proofErr w:type="gramEnd"/>
      <w:r w:rsidR="004C0BDD" w:rsidRPr="004C0BDD">
        <w:t>。</w:t>
      </w:r>
      <w:r w:rsidR="00FC3C36" w:rsidRPr="00FC3C36">
        <w:t>有關</w:t>
      </w:r>
      <w:proofErr w:type="gramStart"/>
      <w:r w:rsidR="00FC3C36" w:rsidRPr="00FC3C36">
        <w:t>循序式雙元</w:t>
      </w:r>
      <w:proofErr w:type="gramEnd"/>
      <w:r w:rsidR="00FC3C36" w:rsidRPr="00FC3C36">
        <w:t>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w:t>
      </w:r>
      <w:proofErr w:type="gramStart"/>
      <w:r w:rsidRPr="00F70598">
        <w:t>結構式雙元</w:t>
      </w:r>
      <w:proofErr w:type="gramEnd"/>
      <w:r w:rsidRPr="00F70598">
        <w:t>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sidR="002D6189">
        <w:rPr>
          <w:rFonts w:hint="eastAsia"/>
        </w:rPr>
        <w:t>，</w:t>
      </w:r>
      <w:r w:rsidR="002D6189" w:rsidRPr="002D6189">
        <w:t>但正如</w:t>
      </w:r>
      <w:r w:rsidR="002D6189" w:rsidRPr="002D6189">
        <w:t xml:space="preserve"> </w:t>
      </w:r>
      <w:r w:rsidR="002D6189" w:rsidRPr="00D91405">
        <w:rPr>
          <w:color w:val="EE0000"/>
        </w:rPr>
        <w:t xml:space="preserve">O’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r w:rsidR="002D6189" w:rsidRPr="00D91405">
        <w:rPr>
          <w:color w:val="EE0000"/>
        </w:rPr>
        <w:t>p.192</w:t>
      </w:r>
      <w:proofErr w:type="gramStart"/>
      <w:r w:rsidR="002D6189" w:rsidRPr="00D91405">
        <w:rPr>
          <w:color w:val="EE0000"/>
        </w:rPr>
        <w:t>）</w:t>
      </w:r>
      <w:proofErr w:type="gramEnd"/>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proofErr w:type="gramStart"/>
      <w:r>
        <w:rPr>
          <w:rFonts w:hint="eastAsia"/>
        </w:rPr>
        <w:t>【</w:t>
      </w:r>
      <w:proofErr w:type="gramEnd"/>
      <w:r w:rsidR="00D36B24" w:rsidRPr="00D36B24">
        <w:t>Organizational Ambidexterity in Action: How Managers Explore and Exploit</w:t>
      </w:r>
      <w:r w:rsidR="00D36B24">
        <w:rPr>
          <w:rFonts w:hint="eastAsia"/>
        </w:rPr>
        <w:t>2011</w:t>
      </w:r>
      <w:r w:rsidR="00D33BB9">
        <w:rPr>
          <w:rFonts w:hint="eastAsia"/>
        </w:rPr>
        <w:t>，摘錄如下</w:t>
      </w:r>
      <w:proofErr w:type="gramStart"/>
      <w:r>
        <w:rPr>
          <w:rFonts w:hint="eastAsia"/>
        </w:rPr>
        <w:t>】</w:t>
      </w:r>
      <w:proofErr w:type="gramEnd"/>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proofErr w:type="gramStart"/>
      <w:r w:rsidRPr="000B43E6">
        <w:t>結構式雙元</w:t>
      </w:r>
      <w:proofErr w:type="gramEnd"/>
      <w:r w:rsidRPr="000B43E6">
        <w:t>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proofErr w:type="gramStart"/>
      <w:r w:rsidRPr="00D34FE7">
        <w:t>情境式雙元</w:t>
      </w:r>
      <w:proofErr w:type="gramEnd"/>
      <w:r w:rsidRPr="00D34FE7">
        <w:t>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proofErr w:type="gramStart"/>
      <w:r w:rsidR="003E30F0" w:rsidRPr="003E30F0">
        <w:t>（</w:t>
      </w:r>
      <w:proofErr w:type="gramEnd"/>
      <w:r w:rsidR="003E30F0" w:rsidRPr="003E30F0">
        <w:t>p.214</w:t>
      </w:r>
      <w:proofErr w:type="gramStart"/>
      <w:r w:rsidR="003E30F0" w:rsidRPr="003E30F0">
        <w:t>）</w:t>
      </w:r>
      <w:proofErr w:type="gramEnd"/>
    </w:p>
    <w:p w14:paraId="41B935C9" w14:textId="313301E3" w:rsidR="00B8259E" w:rsidRDefault="00A817AE" w:rsidP="00104CA3">
      <w:r>
        <w:rPr>
          <w:rFonts w:hint="eastAsia"/>
        </w:rPr>
        <w:t>【例子之一】</w:t>
      </w:r>
      <w:proofErr w:type="gramStart"/>
      <w:r w:rsidRPr="00A817AE">
        <w:t>情境式雙元</w:t>
      </w:r>
      <w:proofErr w:type="gramEnd"/>
      <w:r w:rsidRPr="00A817AE">
        <w:t>性最具代表性的例子之一</w:t>
      </w:r>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proofErr w:type="gramStart"/>
      <w:r w:rsidRPr="00AF3B55">
        <w:t>情境式雙元</w:t>
      </w:r>
      <w:proofErr w:type="gramEnd"/>
      <w:r w:rsidRPr="00AF3B55">
        <w:t>性似乎能有效於穩定環境中協調探索與利用，但當企業面臨</w:t>
      </w:r>
      <w:proofErr w:type="gramStart"/>
      <w:r w:rsidRPr="00AF3B55">
        <w:t>破壞式或不</w:t>
      </w:r>
      <w:proofErr w:type="gramEnd"/>
      <w:r w:rsidRPr="00AF3B55">
        <w:t>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proofErr w:type="gramStart"/>
      <w:r>
        <w:rPr>
          <w:rFonts w:hint="eastAsia"/>
        </w:rPr>
        <w:lastRenderedPageBreak/>
        <w:t>可供性實現</w:t>
      </w:r>
      <w:proofErr w:type="gramEnd"/>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w:t>
      </w:r>
      <w:proofErr w:type="gramStart"/>
      <w:r w:rsidR="00FD13D3" w:rsidRPr="00EE727C">
        <w:rPr>
          <w:rFonts w:hint="eastAsia"/>
          <w:color w:val="EE0000"/>
          <w:highlight w:val="yellow"/>
        </w:rPr>
        <w:t>可供性本身</w:t>
      </w:r>
      <w:proofErr w:type="gramEnd"/>
      <w:r w:rsidR="00FD13D3" w:rsidRPr="00EE727C">
        <w:rPr>
          <w:rFonts w:hint="eastAsia"/>
          <w:color w:val="EE0000"/>
          <w:highlight w:val="yellow"/>
        </w:rPr>
        <w:t>（目標導向行動的可能性）、</w:t>
      </w:r>
      <w:proofErr w:type="gramStart"/>
      <w:r w:rsidR="00FD13D3" w:rsidRPr="00EE727C">
        <w:rPr>
          <w:rFonts w:hint="eastAsia"/>
          <w:color w:val="EE0000"/>
          <w:highlight w:val="yellow"/>
        </w:rPr>
        <w:t>可供性的</w:t>
      </w:r>
      <w:proofErr w:type="gramEnd"/>
      <w:r w:rsidR="00FD13D3" w:rsidRPr="00EE727C">
        <w:rPr>
          <w:rFonts w:hint="eastAsia"/>
          <w:color w:val="EE0000"/>
          <w:highlight w:val="yellow"/>
        </w:rPr>
        <w:t>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w:t>
      </w:r>
      <w:proofErr w:type="gramStart"/>
      <w:r w:rsidR="002F2BF3">
        <w:rPr>
          <w:rFonts w:hint="eastAsia"/>
        </w:rPr>
        <w:t>層級層級</w:t>
      </w:r>
      <w:proofErr w:type="gramEnd"/>
      <w:r w:rsidR="002F2BF3">
        <w:rPr>
          <w:rFonts w:hint="eastAsia"/>
        </w:rPr>
        <w:t>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w:t>
      </w:r>
      <w:proofErr w:type="gramStart"/>
      <w:r w:rsidR="00002F28">
        <w:rPr>
          <w:rFonts w:hint="eastAsia"/>
        </w:rPr>
        <w:t>個</w:t>
      </w:r>
      <w:proofErr w:type="gramEnd"/>
      <w:r w:rsidR="00002F28">
        <w:rPr>
          <w:rFonts w:hint="eastAsia"/>
        </w:rPr>
        <w:t>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w:t>
      </w:r>
      <w:proofErr w:type="gramStart"/>
      <w:r w:rsidR="001A648A">
        <w:rPr>
          <w:rFonts w:hint="eastAsia"/>
        </w:rPr>
        <w:t>可供性</w:t>
      </w:r>
      <w:proofErr w:type="gramEnd"/>
      <w:r w:rsidR="001A648A">
        <w:rPr>
          <w:rFonts w:hint="eastAsia"/>
        </w:rPr>
        <w:t>，我們稱之為可</w:t>
      </w:r>
      <w:proofErr w:type="gramStart"/>
      <w:r w:rsidR="001A648A">
        <w:rPr>
          <w:rFonts w:hint="eastAsia"/>
        </w:rPr>
        <w:t>供性束</w:t>
      </w:r>
      <w:r w:rsidR="00F2783D">
        <w:rPr>
          <w:rFonts w:hint="eastAsia"/>
        </w:rPr>
        <w:t>(</w:t>
      </w:r>
      <w:proofErr w:type="gramEnd"/>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proofErr w:type="gramStart"/>
      <w:r>
        <w:lastRenderedPageBreak/>
        <w:t>( Strong</w:t>
      </w:r>
      <w:proofErr w:type="gramEnd"/>
      <w:r>
        <w:t xml:space="preserve"> et al., </w:t>
      </w:r>
      <w:proofErr w:type="gramStart"/>
      <w:r>
        <w:t>2014 )</w:t>
      </w:r>
      <w:proofErr w:type="gramEnd"/>
      <w:r>
        <w:t>.</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proofErr w:type="gramStart"/>
      <w:r w:rsidRPr="001A6B31">
        <w:rPr>
          <w:rFonts w:hint="eastAsia"/>
          <w:color w:val="EE0000"/>
        </w:rPr>
        <w:t>可供性源自</w:t>
      </w:r>
      <w:proofErr w:type="gramEnd"/>
      <w:r w:rsidRPr="001A6B31">
        <w:rPr>
          <w:rFonts w:hint="eastAsia"/>
          <w:color w:val="EE0000"/>
        </w:rPr>
        <w:t>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w:t>
      </w:r>
      <w:proofErr w:type="gramStart"/>
      <w:r w:rsidR="001A6B31" w:rsidRPr="001A6B31">
        <w:rPr>
          <w:rFonts w:hint="eastAsia"/>
          <w:color w:val="EE0000"/>
        </w:rPr>
        <w:t>可供性視為</w:t>
      </w:r>
      <w:proofErr w:type="gramEnd"/>
      <w:r w:rsidR="001A6B31" w:rsidRPr="001A6B31">
        <w:rPr>
          <w:rFonts w:hint="eastAsia"/>
          <w:color w:val="EE0000"/>
        </w:rPr>
        <w:t>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w:t>
      </w:r>
      <w:proofErr w:type="gramStart"/>
      <w:r>
        <w:rPr>
          <w:rFonts w:hint="eastAsia"/>
        </w:rPr>
        <w:t>可供性與其</w:t>
      </w:r>
      <w:proofErr w:type="gramEnd"/>
      <w:r>
        <w:rPr>
          <w:rFonts w:hint="eastAsia"/>
        </w:rPr>
        <w:t>實現。</w:t>
      </w:r>
      <w:r>
        <w:t>Principle 2: Distinguish affordances from their implementation.</w:t>
      </w:r>
    </w:p>
    <w:p w14:paraId="1A4B84B7" w14:textId="1075AC2A" w:rsidR="00D53B6B" w:rsidRDefault="00D53B6B" w:rsidP="00D53B6B">
      <w:proofErr w:type="gramStart"/>
      <w:r>
        <w:rPr>
          <w:rFonts w:hint="eastAsia"/>
        </w:rPr>
        <w:t>可供性是</w:t>
      </w:r>
      <w:proofErr w:type="gramEnd"/>
      <w:r>
        <w:rPr>
          <w:rFonts w:hint="eastAsia"/>
        </w:rPr>
        <w:t>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proofErr w:type="gramStart"/>
      <w:r w:rsidRPr="00D258CD">
        <w:rPr>
          <w:rFonts w:hint="eastAsia"/>
          <w:color w:val="EE0000"/>
        </w:rPr>
        <w:t>可供性是</w:t>
      </w:r>
      <w:proofErr w:type="gramEnd"/>
      <w:r w:rsidRPr="00D258CD">
        <w:rPr>
          <w:rFonts w:hint="eastAsia"/>
          <w:color w:val="EE0000"/>
        </w:rPr>
        <w:t>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proofErr w:type="gramStart"/>
      <w:r>
        <w:rPr>
          <w:rFonts w:hint="eastAsia"/>
        </w:rPr>
        <w:t>可供性</w:t>
      </w:r>
      <w:proofErr w:type="gramEnd"/>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w:t>
      </w:r>
      <w:proofErr w:type="gramStart"/>
      <w:r>
        <w:rPr>
          <w:rFonts w:hint="eastAsia"/>
        </w:rPr>
        <w:t>可供性</w:t>
      </w:r>
      <w:r w:rsidRPr="00D836E3">
        <w:rPr>
          <w:rFonts w:hint="eastAsia"/>
          <w:color w:val="156082" w:themeColor="accent1"/>
        </w:rPr>
        <w:t>實現</w:t>
      </w:r>
      <w:proofErr w:type="gramEnd"/>
      <w:r w:rsidRPr="00D836E3">
        <w:rPr>
          <w:rFonts w:hint="eastAsia"/>
          <w:color w:val="156082" w:themeColor="accent1"/>
        </w:rPr>
        <w:t>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w:t>
      </w:r>
      <w:proofErr w:type="gramStart"/>
      <w:r w:rsidR="00C00D40">
        <w:rPr>
          <w:rFonts w:hint="eastAsia"/>
        </w:rPr>
        <w:t>可供性理論</w:t>
      </w:r>
      <w:proofErr w:type="gramEnd"/>
      <w:r w:rsidR="00C00D40">
        <w:rPr>
          <w:rFonts w:hint="eastAsia"/>
        </w:rPr>
        <w:t>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w:t>
      </w:r>
      <w:proofErr w:type="gramStart"/>
      <w:r>
        <w:rPr>
          <w:rFonts w:hint="eastAsia"/>
        </w:rPr>
        <w:t>可供性選擇</w:t>
      </w:r>
      <w:proofErr w:type="gramEnd"/>
      <w:r>
        <w:rPr>
          <w:rFonts w:hint="eastAsia"/>
        </w:rPr>
        <w:t>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w:t>
      </w:r>
      <w:proofErr w:type="gramStart"/>
      <w:r>
        <w:rPr>
          <w:rFonts w:hint="eastAsia"/>
        </w:rPr>
        <w:t>是</w:t>
      </w:r>
      <w:r w:rsidRPr="001055C5">
        <w:rPr>
          <w:rFonts w:hint="eastAsia"/>
          <w:color w:val="EE0000"/>
        </w:rPr>
        <w:t>由咬</w:t>
      </w:r>
      <w:proofErr w:type="gramEnd"/>
      <w:r w:rsidRPr="001055C5">
        <w:rPr>
          <w:rFonts w:hint="eastAsia"/>
          <w:color w:val="EE0000"/>
        </w:rPr>
        <w:t>、咀嚼和吞嚥</w:t>
      </w:r>
      <w:r>
        <w:rPr>
          <w:rFonts w:hint="eastAsia"/>
        </w:rPr>
        <w:t>等</w:t>
      </w:r>
      <w:r w:rsidRPr="001055C5">
        <w:rPr>
          <w:rFonts w:hint="eastAsia"/>
          <w:color w:val="EE0000"/>
        </w:rPr>
        <w:t>較低層次的</w:t>
      </w:r>
      <w:proofErr w:type="gramStart"/>
      <w:r w:rsidRPr="001055C5">
        <w:rPr>
          <w:rFonts w:hint="eastAsia"/>
          <w:color w:val="EE0000"/>
        </w:rPr>
        <w:t>可供性構成</w:t>
      </w:r>
      <w:proofErr w:type="gramEnd"/>
      <w:r w:rsidRPr="001055C5">
        <w:rPr>
          <w:rFonts w:hint="eastAsia"/>
          <w:color w:val="EE0000"/>
        </w:rPr>
        <w:t>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proofErr w:type="gramStart"/>
      <w:r w:rsidR="00573B82" w:rsidRPr="00B25A34">
        <w:rPr>
          <w:rFonts w:hint="eastAsia"/>
          <w:highlight w:val="yellow"/>
        </w:rPr>
        <w:t>可供性可以</w:t>
      </w:r>
      <w:proofErr w:type="gramEnd"/>
      <w:r w:rsidR="00573B82" w:rsidRPr="00B25A34">
        <w:rPr>
          <w:rFonts w:hint="eastAsia"/>
          <w:highlight w:val="yellow"/>
        </w:rPr>
        <w:t>分解為較低層次的</w:t>
      </w:r>
      <w:proofErr w:type="gramStart"/>
      <w:r w:rsidR="00573B82" w:rsidRPr="00B25A34">
        <w:rPr>
          <w:rFonts w:hint="eastAsia"/>
          <w:highlight w:val="yellow"/>
        </w:rPr>
        <w:t>可供性一樣</w:t>
      </w:r>
      <w:proofErr w:type="gramEnd"/>
      <w:r w:rsidR="00573B82" w:rsidRPr="00B25A34">
        <w:rPr>
          <w:rFonts w:hint="eastAsia"/>
          <w:highlight w:val="yellow"/>
        </w:rPr>
        <w:t>，</w:t>
      </w:r>
      <w:proofErr w:type="gramStart"/>
      <w:r w:rsidR="00573B82" w:rsidRPr="00B25A34">
        <w:rPr>
          <w:rFonts w:hint="eastAsia"/>
          <w:highlight w:val="yellow"/>
        </w:rPr>
        <w:t>可供性也</w:t>
      </w:r>
      <w:proofErr w:type="gramEnd"/>
      <w:r w:rsidR="00573B82" w:rsidRPr="00B25A34">
        <w:rPr>
          <w:rFonts w:hint="eastAsia"/>
          <w:highlight w:val="yellow"/>
        </w:rPr>
        <w:t>可以聚合為較高層次、通常更抽象的</w:t>
      </w:r>
      <w:proofErr w:type="gramStart"/>
      <w:r w:rsidR="00573B82" w:rsidRPr="00B25A34">
        <w:rPr>
          <w:rFonts w:hint="eastAsia"/>
          <w:highlight w:val="yellow"/>
        </w:rPr>
        <w:t>可供性</w:t>
      </w:r>
      <w:proofErr w:type="gramEnd"/>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w:t>
      </w:r>
      <w:proofErr w:type="gramStart"/>
      <w:r>
        <w:rPr>
          <w:rFonts w:hint="eastAsia"/>
        </w:rPr>
        <w:t>可供性及</w:t>
      </w:r>
      <w:proofErr w:type="gramEnd"/>
      <w:r>
        <w:rPr>
          <w:rFonts w:hint="eastAsia"/>
        </w:rPr>
        <w:t>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w:t>
      </w:r>
      <w:proofErr w:type="gramStart"/>
      <w:r>
        <w:rPr>
          <w:rFonts w:hint="eastAsia"/>
        </w:rPr>
        <w:t>可供性中的</w:t>
      </w:r>
      <w:proofErr w:type="gramEnd"/>
      <w:r>
        <w:rPr>
          <w:rFonts w:hint="eastAsia"/>
        </w:rPr>
        <w:t>功能</w:t>
      </w:r>
      <w:proofErr w:type="gramStart"/>
      <w:r>
        <w:rPr>
          <w:rFonts w:hint="eastAsia"/>
        </w:rPr>
        <w:t>可供性之外</w:t>
      </w:r>
      <w:proofErr w:type="gramEnd"/>
      <w:r>
        <w:rPr>
          <w:rFonts w:hint="eastAsia"/>
        </w:rPr>
        <w:t>，還有許多其他功能</w:t>
      </w:r>
      <w:proofErr w:type="gramStart"/>
      <w:r>
        <w:rPr>
          <w:rFonts w:hint="eastAsia"/>
        </w:rPr>
        <w:t>可供性</w:t>
      </w:r>
      <w:proofErr w:type="gramEnd"/>
      <w:r>
        <w:rPr>
          <w:rFonts w:hint="eastAsia"/>
        </w:rPr>
        <w:t>，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proofErr w:type="gramStart"/>
      <w:r w:rsidR="008920AE" w:rsidRPr="00D36B97">
        <w:rPr>
          <w:rFonts w:hint="eastAsia"/>
          <w:color w:val="EE0000"/>
        </w:rPr>
        <w:t>可供性並非</w:t>
      </w:r>
      <w:proofErr w:type="gramEnd"/>
      <w:r w:rsidR="008920AE" w:rsidRPr="00D36B97">
        <w:rPr>
          <w:rFonts w:hint="eastAsia"/>
          <w:color w:val="EE0000"/>
        </w:rPr>
        <w:t>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w:t>
      </w:r>
      <w:proofErr w:type="gramStart"/>
      <w:r w:rsidR="00CD38E1">
        <w:rPr>
          <w:rFonts w:hint="eastAsia"/>
        </w:rPr>
        <w:t>可供性</w:t>
      </w:r>
      <w:proofErr w:type="gramEnd"/>
      <w:r w:rsidR="00CD38E1">
        <w:rPr>
          <w:rFonts w:hint="eastAsia"/>
        </w:rPr>
        <w:t>（例如監控）依賴於更基本的功能</w:t>
      </w:r>
      <w:proofErr w:type="gramStart"/>
      <w:r w:rsidR="00CD38E1">
        <w:rPr>
          <w:rFonts w:hint="eastAsia"/>
        </w:rPr>
        <w:t>可供性</w:t>
      </w:r>
      <w:proofErr w:type="gramEnd"/>
      <w:r w:rsidR="00CD38E1">
        <w:rPr>
          <w:rFonts w:hint="eastAsia"/>
        </w:rPr>
        <w:t>（例如資料輸入）的成功實現，從而產生一個功能</w:t>
      </w:r>
      <w:proofErr w:type="gramStart"/>
      <w:r w:rsidR="00CD38E1">
        <w:rPr>
          <w:rFonts w:hint="eastAsia"/>
        </w:rPr>
        <w:t>可供性依賴</w:t>
      </w:r>
      <w:proofErr w:type="gramEnd"/>
      <w:r w:rsidR="00CD38E1">
        <w:rPr>
          <w:rFonts w:hint="eastAsia"/>
        </w:rPr>
        <w:t>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w:t>
      </w:r>
      <w:proofErr w:type="gramStart"/>
      <w:r>
        <w:rPr>
          <w:rFonts w:hint="eastAsia"/>
        </w:rPr>
        <w:t>可供性可能</w:t>
      </w:r>
      <w:proofErr w:type="gramEnd"/>
      <w:r>
        <w:rPr>
          <w:rFonts w:hint="eastAsia"/>
        </w:rPr>
        <w:t>支援其他功能</w:t>
      </w:r>
      <w:proofErr w:type="gramStart"/>
      <w:r>
        <w:rPr>
          <w:rFonts w:hint="eastAsia"/>
        </w:rPr>
        <w:t>可供性</w:t>
      </w:r>
      <w:proofErr w:type="gramEnd"/>
      <w:r>
        <w:rPr>
          <w:rFonts w:hint="eastAsia"/>
        </w:rPr>
        <w:t>，也可能幹擾其他功能</w:t>
      </w:r>
      <w:proofErr w:type="gramStart"/>
      <w:r>
        <w:rPr>
          <w:rFonts w:hint="eastAsia"/>
        </w:rPr>
        <w:t>可供性</w:t>
      </w:r>
      <w:proofErr w:type="gramEnd"/>
      <w:r>
        <w:rPr>
          <w:rFonts w:hint="eastAsia"/>
        </w:rPr>
        <w:t>，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w:t>
      </w:r>
      <w:proofErr w:type="gramStart"/>
      <w:r w:rsidR="00685137">
        <w:rPr>
          <w:rFonts w:hint="eastAsia"/>
        </w:rPr>
        <w:t>可供性實現</w:t>
      </w:r>
      <w:proofErr w:type="gramEnd"/>
      <w:r w:rsidR="00685137">
        <w:rPr>
          <w:rFonts w:hint="eastAsia"/>
        </w:rPr>
        <w:t>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proofErr w:type="gramStart"/>
      <w:r w:rsidRPr="008A5D8F">
        <w:rPr>
          <w:rFonts w:hint="eastAsia"/>
          <w:color w:val="EE0000"/>
        </w:rPr>
        <w:t>可供性並非</w:t>
      </w:r>
      <w:proofErr w:type="gramEnd"/>
      <w:r w:rsidRPr="008A5D8F">
        <w:rPr>
          <w:rFonts w:hint="eastAsia"/>
          <w:color w:val="EE0000"/>
        </w:rPr>
        <w:t>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w:t>
      </w:r>
      <w:proofErr w:type="gramStart"/>
      <w:r w:rsidR="00084D94">
        <w:rPr>
          <w:rFonts w:hint="eastAsia"/>
        </w:rPr>
        <w:t>可供性如何</w:t>
      </w:r>
      <w:proofErr w:type="gramEnd"/>
      <w:r w:rsidR="00084D94">
        <w:rPr>
          <w:rFonts w:hint="eastAsia"/>
        </w:rPr>
        <w:t>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w:t>
      </w:r>
      <w:proofErr w:type="gramStart"/>
      <w:r w:rsidRPr="00675CE3">
        <w:rPr>
          <w:rFonts w:hint="eastAsia"/>
          <w:color w:val="EE0000"/>
        </w:rPr>
        <w:t>可供性是</w:t>
      </w:r>
      <w:proofErr w:type="gramEnd"/>
      <w:r w:rsidRPr="00675CE3">
        <w:rPr>
          <w:rFonts w:hint="eastAsia"/>
          <w:color w:val="EE0000"/>
        </w:rPr>
        <w:t>由一個行為體獨立於其他行為體而實現的</w:t>
      </w:r>
      <w:r>
        <w:rPr>
          <w:rFonts w:hint="eastAsia"/>
        </w:rPr>
        <w:t>；共享功能</w:t>
      </w:r>
      <w:proofErr w:type="gramStart"/>
      <w:r>
        <w:rPr>
          <w:rFonts w:hint="eastAsia"/>
        </w:rPr>
        <w:t>可供性是</w:t>
      </w:r>
      <w:proofErr w:type="gramEnd"/>
      <w:r>
        <w:rPr>
          <w:rFonts w:hint="eastAsia"/>
        </w:rPr>
        <w:t>由</w:t>
      </w:r>
      <w:r w:rsidRPr="00675CE3">
        <w:rPr>
          <w:rFonts w:hint="eastAsia"/>
          <w:color w:val="EE0000"/>
        </w:rPr>
        <w:t>許多人以相似的方式實現的</w:t>
      </w:r>
      <w:r>
        <w:rPr>
          <w:rFonts w:hint="eastAsia"/>
        </w:rPr>
        <w:t>；而</w:t>
      </w:r>
      <w:r w:rsidRPr="00675CE3">
        <w:rPr>
          <w:rFonts w:hint="eastAsia"/>
          <w:color w:val="EE0000"/>
          <w:highlight w:val="yellow"/>
        </w:rPr>
        <w:t>集體功能</w:t>
      </w:r>
      <w:proofErr w:type="gramStart"/>
      <w:r w:rsidRPr="00675CE3">
        <w:rPr>
          <w:rFonts w:hint="eastAsia"/>
          <w:color w:val="EE0000"/>
          <w:highlight w:val="yellow"/>
        </w:rPr>
        <w:t>可供性則</w:t>
      </w:r>
      <w:proofErr w:type="gramEnd"/>
      <w:r w:rsidRPr="00675CE3">
        <w:rPr>
          <w:rFonts w:hint="eastAsia"/>
          <w:color w:val="EE0000"/>
          <w:highlight w:val="yellow"/>
        </w:rPr>
        <w:t>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w:t>
      </w:r>
      <w:proofErr w:type="gramStart"/>
      <w:r>
        <w:rPr>
          <w:rFonts w:hint="eastAsia"/>
        </w:rPr>
        <w:t>可供性理論</w:t>
      </w:r>
      <w:proofErr w:type="gramEnd"/>
      <w:r>
        <w:rPr>
          <w:rFonts w:hint="eastAsia"/>
        </w:rPr>
        <w:t>，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w:t>
      </w:r>
      <w:proofErr w:type="gramStart"/>
      <w:r>
        <w:rPr>
          <w:rFonts w:hint="eastAsia"/>
        </w:rPr>
        <w:t>可供性相關</w:t>
      </w:r>
      <w:proofErr w:type="gramEnd"/>
      <w:r>
        <w:rPr>
          <w:rFonts w:hint="eastAsia"/>
        </w:rPr>
        <w:t>的預期結果，有助於分析使用者是否有效地實現了這些</w:t>
      </w:r>
      <w:proofErr w:type="gramStart"/>
      <w:r>
        <w:rPr>
          <w:rFonts w:hint="eastAsia"/>
        </w:rPr>
        <w:t>可供性</w:t>
      </w:r>
      <w:proofErr w:type="gramEnd"/>
      <w:r>
        <w:rPr>
          <w:rFonts w:hint="eastAsia"/>
        </w:rPr>
        <w:t>。</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w:t>
      </w:r>
      <w:proofErr w:type="gramStart"/>
      <w:r w:rsidR="009D79E1">
        <w:rPr>
          <w:rFonts w:hint="eastAsia"/>
        </w:rPr>
        <w:t>可供性組合</w:t>
      </w:r>
      <w:proofErr w:type="gramEnd"/>
      <w:r w:rsidR="009D79E1">
        <w:rPr>
          <w:rFonts w:hint="eastAsia"/>
        </w:rPr>
        <w:t>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w:t>
      </w:r>
      <w:proofErr w:type="gramStart"/>
      <w:r>
        <w:rPr>
          <w:rFonts w:hint="eastAsia"/>
        </w:rPr>
        <w:t>可供性或許</w:t>
      </w:r>
      <w:proofErr w:type="gramEnd"/>
      <w:r>
        <w:rPr>
          <w:rFonts w:hint="eastAsia"/>
        </w:rPr>
        <w:t>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w:t>
      </w:r>
      <w:proofErr w:type="gramStart"/>
      <w:r>
        <w:rPr>
          <w:rFonts w:hint="eastAsia"/>
        </w:rPr>
        <w:t>可供性理論</w:t>
      </w:r>
      <w:proofErr w:type="gramEnd"/>
      <w:r>
        <w:rPr>
          <w:rFonts w:hint="eastAsia"/>
        </w:rPr>
        <w:t>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w:t>
      </w:r>
      <w:proofErr w:type="gramStart"/>
      <w:r>
        <w:rPr>
          <w:rFonts w:hint="eastAsia"/>
        </w:rPr>
        <w:t>可供性相關</w:t>
      </w:r>
      <w:proofErr w:type="gramEnd"/>
      <w:r>
        <w:rPr>
          <w:rFonts w:hint="eastAsia"/>
        </w:rPr>
        <w:t>文獻存在三個面向的空白：</w:t>
      </w:r>
      <w:r>
        <w:rPr>
          <w:rFonts w:hint="eastAsia"/>
        </w:rPr>
        <w:t xml:space="preserve">(1) </w:t>
      </w:r>
      <w:proofErr w:type="gramStart"/>
      <w:r>
        <w:rPr>
          <w:rFonts w:hint="eastAsia"/>
        </w:rPr>
        <w:t>可供性潛力</w:t>
      </w:r>
      <w:proofErr w:type="gramEnd"/>
      <w:r>
        <w:rPr>
          <w:rFonts w:hint="eastAsia"/>
        </w:rPr>
        <w:t>實現過程的理論；</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相互關聯的</w:t>
      </w:r>
      <w:proofErr w:type="gramStart"/>
      <w:r>
        <w:rPr>
          <w:rFonts w:hint="eastAsia"/>
        </w:rPr>
        <w:t>可供性組合</w:t>
      </w:r>
      <w:proofErr w:type="gramEnd"/>
      <w:r>
        <w:rPr>
          <w:rFonts w:hint="eastAsia"/>
        </w:rPr>
        <w:t>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w:t>
      </w:r>
      <w:proofErr w:type="gramStart"/>
      <w:r>
        <w:rPr>
          <w:rFonts w:hint="eastAsia"/>
        </w:rPr>
        <w:t>可供性實現</w:t>
      </w:r>
      <w:proofErr w:type="gramEnd"/>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w:t>
      </w:r>
      <w:proofErr w:type="gramStart"/>
      <w:r>
        <w:rPr>
          <w:rFonts w:hint="eastAsia"/>
        </w:rPr>
        <w:t>構此表</w:t>
      </w:r>
      <w:proofErr w:type="gramEnd"/>
      <w:r>
        <w:rPr>
          <w:rFonts w:hint="eastAsia"/>
        </w:rPr>
        <w:t>並將結果與文獻進行比較的過程中，我們遇到了三個理論問題：</w:t>
      </w:r>
      <w:proofErr w:type="gramStart"/>
      <w:r>
        <w:rPr>
          <w:rFonts w:hint="eastAsia"/>
        </w:rPr>
        <w:t>可供性文獻</w:t>
      </w:r>
      <w:proofErr w:type="gramEnd"/>
      <w:r>
        <w:rPr>
          <w:rFonts w:hint="eastAsia"/>
        </w:rPr>
        <w:t>尚未發展出針對以下方面的理論：</w:t>
      </w:r>
      <w:r>
        <w:rPr>
          <w:rFonts w:hint="eastAsia"/>
        </w:rPr>
        <w:t xml:space="preserve">(1) </w:t>
      </w:r>
      <w:r>
        <w:rPr>
          <w:rFonts w:hint="eastAsia"/>
        </w:rPr>
        <w:t>實現</w:t>
      </w:r>
      <w:proofErr w:type="gramStart"/>
      <w:r>
        <w:rPr>
          <w:rFonts w:hint="eastAsia"/>
        </w:rPr>
        <w:t>可供性潛力</w:t>
      </w:r>
      <w:proofErr w:type="gramEnd"/>
      <w:r>
        <w:rPr>
          <w:rFonts w:hint="eastAsia"/>
        </w:rPr>
        <w:t>的過程；</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以相互關聯的可</w:t>
      </w:r>
      <w:proofErr w:type="gramStart"/>
      <w:r>
        <w:rPr>
          <w:rFonts w:hint="eastAsia"/>
        </w:rPr>
        <w:t>供性束</w:t>
      </w:r>
      <w:proofErr w:type="gramEnd"/>
      <w:r>
        <w:rPr>
          <w:rFonts w:hint="eastAsia"/>
        </w:rPr>
        <w:t>形式出現的</w:t>
      </w:r>
      <w:proofErr w:type="gramStart"/>
      <w:r>
        <w:rPr>
          <w:rFonts w:hint="eastAsia"/>
        </w:rPr>
        <w:t>可供性</w:t>
      </w:r>
      <w:proofErr w:type="gramEnd"/>
      <w:r>
        <w:rPr>
          <w:rFonts w:hint="eastAsia"/>
        </w:rPr>
        <w:t>。</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w:t>
      </w:r>
      <w:proofErr w:type="gramStart"/>
      <w:r w:rsidR="00CD02C6">
        <w:rPr>
          <w:rFonts w:hint="eastAsia"/>
        </w:rPr>
        <w:t>可供性相關</w:t>
      </w:r>
      <w:proofErr w:type="gramEnd"/>
      <w:r w:rsidR="00CD02C6">
        <w:rPr>
          <w:rFonts w:hint="eastAsia"/>
        </w:rPr>
        <w:t>的概念（如表</w:t>
      </w:r>
      <w:r w:rsidR="00CD02C6">
        <w:rPr>
          <w:rFonts w:hint="eastAsia"/>
        </w:rPr>
        <w:t>1</w:t>
      </w:r>
      <w:r w:rsidR="00CD02C6">
        <w:rPr>
          <w:rFonts w:hint="eastAsia"/>
        </w:rPr>
        <w:t>所示）促使我們擴展了</w:t>
      </w:r>
      <w:proofErr w:type="gramStart"/>
      <w:r w:rsidR="00CD02C6">
        <w:rPr>
          <w:rFonts w:hint="eastAsia"/>
        </w:rPr>
        <w:t>可供性的</w:t>
      </w:r>
      <w:proofErr w:type="gramEnd"/>
      <w:r w:rsidR="00CD02C6">
        <w:rPr>
          <w:rFonts w:hint="eastAsia"/>
        </w:rPr>
        <w:t>定義，以適應組織中</w:t>
      </w:r>
      <w:proofErr w:type="gramStart"/>
      <w:r w:rsidR="00CD02C6">
        <w:rPr>
          <w:rFonts w:hint="eastAsia"/>
        </w:rPr>
        <w:t>可供性的</w:t>
      </w:r>
      <w:proofErr w:type="gramEnd"/>
      <w:r w:rsidR="00CD02C6">
        <w:rPr>
          <w:rFonts w:hint="eastAsia"/>
        </w:rPr>
        <w:t>本質；即，我們</w:t>
      </w:r>
      <w:r w:rsidR="00CD02C6" w:rsidRPr="005A6B3A">
        <w:rPr>
          <w:rFonts w:hint="eastAsia"/>
          <w:color w:val="EE0000"/>
        </w:rPr>
        <w:t>將</w:t>
      </w:r>
      <w:proofErr w:type="gramStart"/>
      <w:r w:rsidR="00CD02C6" w:rsidRPr="005A6B3A">
        <w:rPr>
          <w:rFonts w:hint="eastAsia"/>
          <w:color w:val="EE0000"/>
        </w:rPr>
        <w:t>可供性定義</w:t>
      </w:r>
      <w:proofErr w:type="gramEnd"/>
      <w:r w:rsidR="00CD02C6" w:rsidRPr="005A6B3A">
        <w:rPr>
          <w:rFonts w:hint="eastAsia"/>
          <w:color w:val="EE0000"/>
        </w:rPr>
        <w:t>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proofErr w:type="gramStart"/>
      <w:r w:rsidR="001F5FDD">
        <w:rPr>
          <w:rFonts w:hint="eastAsia"/>
        </w:rPr>
        <w:t>可供性</w:t>
      </w:r>
      <w:proofErr w:type="gramEnd"/>
      <w:r w:rsidR="001F5FDD">
        <w:rPr>
          <w:rFonts w:hint="eastAsia"/>
        </w:rPr>
        <w:t>-</w:t>
      </w:r>
      <w:r w:rsidR="001F5FDD">
        <w:rPr>
          <w:rFonts w:hint="eastAsia"/>
        </w:rPr>
        <w:t>實現理論在我們的資料中，實現</w:t>
      </w:r>
      <w:proofErr w:type="gramStart"/>
      <w:r w:rsidR="001F5FDD">
        <w:rPr>
          <w:rFonts w:hint="eastAsia"/>
        </w:rPr>
        <w:t>可供性概念</w:t>
      </w:r>
      <w:proofErr w:type="gramEnd"/>
      <w:r w:rsidR="001F5FDD">
        <w:rPr>
          <w:rFonts w:hint="eastAsia"/>
        </w:rPr>
        <w:t>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w:t>
      </w:r>
      <w:proofErr w:type="gramStart"/>
      <w:r w:rsidR="00CF661E" w:rsidRPr="00AD3A71">
        <w:rPr>
          <w:rFonts w:hint="eastAsia"/>
          <w:color w:val="EE0000"/>
        </w:rPr>
        <w:t>可供性</w:t>
      </w:r>
      <w:proofErr w:type="gramEnd"/>
      <w:r w:rsidR="00CF661E" w:rsidRPr="00AD3A71">
        <w:rPr>
          <w:rFonts w:hint="eastAsia"/>
          <w:color w:val="EE0000"/>
        </w:rPr>
        <w:t>，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30">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proofErr w:type="gramStart"/>
      <w:r w:rsidRPr="00DE6C0F">
        <w:rPr>
          <w:rFonts w:hint="eastAsia"/>
        </w:rPr>
        <w:t>可供性實現</w:t>
      </w:r>
      <w:proofErr w:type="gramEnd"/>
      <w:r w:rsidRPr="00DE6C0F">
        <w:rPr>
          <w:rFonts w:hint="eastAsia"/>
        </w:rPr>
        <w:t>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w:t>
      </w:r>
      <w:proofErr w:type="gramStart"/>
      <w:r w:rsidRPr="000A55F8">
        <w:rPr>
          <w:rFonts w:hint="eastAsia"/>
          <w:color w:val="EE0000"/>
        </w:rPr>
        <w:t>可供性的</w:t>
      </w:r>
      <w:proofErr w:type="gramEnd"/>
      <w:r w:rsidRPr="000A55F8">
        <w:rPr>
          <w:rFonts w:hint="eastAsia"/>
          <w:color w:val="EE0000"/>
        </w:rPr>
        <w:t>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w:t>
      </w:r>
      <w:proofErr w:type="gramStart"/>
      <w:r>
        <w:rPr>
          <w:rFonts w:hint="eastAsia"/>
        </w:rPr>
        <w:t>可供性定義</w:t>
      </w:r>
      <w:proofErr w:type="gramEnd"/>
      <w:r>
        <w:rPr>
          <w:rFonts w:hint="eastAsia"/>
        </w:rPr>
        <w:t>涵蓋了</w:t>
      </w:r>
      <w:r w:rsidRPr="006C295F">
        <w:rPr>
          <w:rFonts w:hint="eastAsia"/>
          <w:color w:val="EE0000"/>
        </w:rPr>
        <w:t>多個層面的</w:t>
      </w:r>
      <w:proofErr w:type="gramStart"/>
      <w:r w:rsidRPr="006C295F">
        <w:rPr>
          <w:rFonts w:hint="eastAsia"/>
          <w:color w:val="EE0000"/>
        </w:rPr>
        <w:t>可供性</w:t>
      </w:r>
      <w:proofErr w:type="gramEnd"/>
      <w:r>
        <w:rPr>
          <w:rFonts w:hint="eastAsia"/>
        </w:rPr>
        <w:t>（如第</w:t>
      </w:r>
      <w:r>
        <w:rPr>
          <w:rFonts w:hint="eastAsia"/>
        </w:rPr>
        <w:t xml:space="preserve"> 5.3 </w:t>
      </w:r>
      <w:r>
        <w:rPr>
          <w:rFonts w:hint="eastAsia"/>
        </w:rPr>
        <w:t>節所述）。</w:t>
      </w:r>
      <w:r w:rsidR="00C3117A">
        <w:rPr>
          <w:rFonts w:hint="eastAsia"/>
        </w:rPr>
        <w:t>f</w:t>
      </w:r>
      <w:r w:rsidR="00C3117A">
        <w:t xml:space="preserve">irst, because direct concrete outcomes can be defined at any level (e.g., individual, group, or organizational), our expanded definition of affordances encompasses affordances at multiple levels (as discussed in Section </w:t>
      </w:r>
      <w:proofErr w:type="gramStart"/>
      <w:r w:rsidR="00C3117A">
        <w:t>5.3 )</w:t>
      </w:r>
      <w:proofErr w:type="gramEnd"/>
      <w:r w:rsidR="00C3117A">
        <w:t>.</w:t>
      </w:r>
    </w:p>
    <w:p w14:paraId="246C5988" w14:textId="1E4BC890" w:rsidR="00C90379" w:rsidRPr="00C3117A" w:rsidRDefault="00C90379" w:rsidP="00C90379">
      <w:pPr>
        <w:rPr>
          <w:color w:val="EE0000"/>
        </w:rPr>
      </w:pPr>
      <w:proofErr w:type="gramStart"/>
      <w:r w:rsidRPr="00C3117A">
        <w:rPr>
          <w:rFonts w:hint="eastAsia"/>
          <w:color w:val="EE0000"/>
        </w:rPr>
        <w:t>【</w:t>
      </w:r>
      <w:proofErr w:type="gramEnd"/>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proofErr w:type="gramStart"/>
      <w:r>
        <w:rPr>
          <w:rFonts w:hint="eastAsia"/>
        </w:rPr>
        <w:t>【</w:t>
      </w:r>
      <w:proofErr w:type="gramEnd"/>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proofErr w:type="gramStart"/>
      <w:r>
        <w:rPr>
          <w:rFonts w:hint="eastAsia"/>
        </w:rPr>
        <w:t>【</w:t>
      </w:r>
      <w:proofErr w:type="gramEnd"/>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31">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proofErr w:type="gramStart"/>
      <w:r>
        <w:rPr>
          <w:rFonts w:hint="eastAsia"/>
        </w:rPr>
        <w:t>【</w:t>
      </w:r>
      <w:proofErr w:type="gramEnd"/>
      <w:r w:rsidR="00C431C8" w:rsidRPr="00C431C8">
        <w:rPr>
          <w:rFonts w:hint="eastAsia"/>
        </w:rPr>
        <w:t xml:space="preserve">5.2. </w:t>
      </w:r>
      <w:proofErr w:type="gramStart"/>
      <w:r w:rsidR="00C431C8" w:rsidRPr="00C431C8">
        <w:rPr>
          <w:rFonts w:hint="eastAsia"/>
        </w:rPr>
        <w:t>可供性的</w:t>
      </w:r>
      <w:proofErr w:type="gramEnd"/>
      <w:r w:rsidR="00C431C8" w:rsidRPr="00C431C8">
        <w:rPr>
          <w:rFonts w:hint="eastAsia"/>
        </w:rPr>
        <w:t>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w:t>
      </w:r>
      <w:proofErr w:type="gramStart"/>
      <w:r w:rsidRPr="006B4140">
        <w:rPr>
          <w:rFonts w:hint="eastAsia"/>
          <w:color w:val="EE0000"/>
        </w:rPr>
        <w:t>供性時</w:t>
      </w:r>
      <w:proofErr w:type="gramEnd"/>
      <w:r w:rsidRPr="006B4140">
        <w:rPr>
          <w:rFonts w:hint="eastAsia"/>
          <w:color w:val="EE0000"/>
        </w:rPr>
        <w:t>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proofErr w:type="gramStart"/>
      <w:r>
        <w:rPr>
          <w:rFonts w:hint="eastAsia"/>
        </w:rPr>
        <w:t>可供性</w:t>
      </w:r>
      <w:proofErr w:type="gramEnd"/>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proofErr w:type="gramStart"/>
      <w:r>
        <w:rPr>
          <w:rFonts w:hint="eastAsia"/>
        </w:rPr>
        <w:t>【</w:t>
      </w:r>
      <w:proofErr w:type="gramEnd"/>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proofErr w:type="gramStart"/>
      <w:r>
        <w:rPr>
          <w:rFonts w:hint="eastAsia"/>
        </w:rPr>
        <w:t>】</w:t>
      </w:r>
      <w:proofErr w:type="gramEnd"/>
      <w:r w:rsidR="003C5776">
        <w:rPr>
          <w:rFonts w:hint="eastAsia"/>
        </w:rPr>
        <w:t>實現</w:t>
      </w:r>
      <w:proofErr w:type="gramStart"/>
      <w:r w:rsidR="003C5776">
        <w:rPr>
          <w:rFonts w:hint="eastAsia"/>
        </w:rPr>
        <w:t>可供性我們</w:t>
      </w:r>
      <w:proofErr w:type="gramEnd"/>
      <w:r w:rsidR="003C5776">
        <w:rPr>
          <w:rFonts w:hint="eastAsia"/>
        </w:rPr>
        <w:t>資料中的一個關鍵主題是，實現</w:t>
      </w:r>
      <w:proofErr w:type="gramStart"/>
      <w:r w:rsidR="003C5776">
        <w:rPr>
          <w:rFonts w:hint="eastAsia"/>
        </w:rPr>
        <w:t>可供性的</w:t>
      </w:r>
      <w:proofErr w:type="gramEnd"/>
      <w:r w:rsidR="003C5776">
        <w:rPr>
          <w:rFonts w:hint="eastAsia"/>
        </w:rPr>
        <w:t>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w:t>
      </w:r>
      <w:proofErr w:type="gramStart"/>
      <w:r w:rsidRPr="007A6138">
        <w:rPr>
          <w:rFonts w:hint="eastAsia"/>
          <w:color w:val="EE0000"/>
        </w:rPr>
        <w:t>可供性</w:t>
      </w:r>
      <w:proofErr w:type="gramEnd"/>
      <w:r w:rsidRPr="007A6138">
        <w:rPr>
          <w:rFonts w:hint="eastAsia"/>
          <w:color w:val="EE0000"/>
        </w:rPr>
        <w:t>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w:t>
      </w:r>
      <w:proofErr w:type="gramStart"/>
      <w:r>
        <w:rPr>
          <w:rFonts w:hint="eastAsia"/>
        </w:rPr>
        <w:t>可供性</w:t>
      </w:r>
      <w:proofErr w:type="gramEnd"/>
      <w:r>
        <w:rPr>
          <w:rFonts w:hint="eastAsia"/>
        </w:rPr>
        <w:t>。</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w:t>
      </w:r>
      <w:proofErr w:type="gramStart"/>
      <w:r w:rsidRPr="00F40064">
        <w:rPr>
          <w:rFonts w:hint="eastAsia"/>
          <w:color w:val="EE0000"/>
        </w:rPr>
        <w:t>進行幹預</w:t>
      </w:r>
      <w:proofErr w:type="gramEnd"/>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proofErr w:type="gramStart"/>
      <w:r>
        <w:rPr>
          <w:rFonts w:hint="eastAsia"/>
        </w:rPr>
        <w:t>【</w:t>
      </w:r>
      <w:proofErr w:type="gramEnd"/>
      <w:r>
        <w:rPr>
          <w:rFonts w:hint="eastAsia"/>
        </w:rPr>
        <w:t>一致性</w:t>
      </w:r>
      <w:r>
        <w:rPr>
          <w:rFonts w:hint="eastAsia"/>
        </w:rPr>
        <w:t>:</w:t>
      </w:r>
      <w:r>
        <w:rPr>
          <w:rFonts w:hint="eastAsia"/>
        </w:rPr>
        <w:t>相互強化</w:t>
      </w:r>
      <w:proofErr w:type="gramStart"/>
      <w:r>
        <w:rPr>
          <w:rFonts w:hint="eastAsia"/>
        </w:rPr>
        <w:t>】</w:t>
      </w:r>
      <w:proofErr w:type="gramEnd"/>
      <w:r>
        <w:rPr>
          <w:rFonts w:hint="eastAsia"/>
        </w:rPr>
        <w:t>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w:t>
      </w:r>
      <w:proofErr w:type="gramStart"/>
      <w:r>
        <w:rPr>
          <w:rFonts w:hint="eastAsia"/>
        </w:rPr>
        <w:t>此外，</w:t>
      </w:r>
      <w:proofErr w:type="gramEnd"/>
      <w:r>
        <w:rPr>
          <w:rFonts w:hint="eastAsia"/>
        </w:rPr>
        <w:t>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w:t>
      </w:r>
      <w:proofErr w:type="gramStart"/>
      <w:r w:rsidR="007C3719">
        <w:rPr>
          <w:rFonts w:hint="eastAsia"/>
        </w:rPr>
        <w:t>可供性組合</w:t>
      </w:r>
      <w:proofErr w:type="gramEnd"/>
      <w:r w:rsidR="007C3719">
        <w:rPr>
          <w:rFonts w:hint="eastAsia"/>
        </w:rPr>
        <w:t>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w:t>
      </w:r>
      <w:proofErr w:type="gramStart"/>
      <w:r>
        <w:rPr>
          <w:rFonts w:hint="eastAsia"/>
        </w:rPr>
        <w:t>進行幹預以</w:t>
      </w:r>
      <w:proofErr w:type="gramEnd"/>
      <w:r>
        <w:rPr>
          <w:rFonts w:hint="eastAsia"/>
        </w:rPr>
        <w:t>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proofErr w:type="gramStart"/>
      <w:r w:rsidR="00890DBD">
        <w:rPr>
          <w:rFonts w:hint="eastAsia"/>
        </w:rPr>
        <w:t>【</w:t>
      </w:r>
      <w:proofErr w:type="gramEnd"/>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w:t>
      </w:r>
      <w:proofErr w:type="gramStart"/>
      <w:r w:rsidR="009C59A4" w:rsidRPr="00C6402B">
        <w:t>–</w:t>
      </w:r>
      <w:proofErr w:type="gramEnd"/>
      <w:r w:rsidR="009C59A4" w:rsidRPr="00C6402B">
        <w:t>128</w:t>
      </w:r>
      <w:r w:rsidR="009C59A4" w:rsidRPr="00C6402B">
        <w:t>）</w:t>
      </w:r>
      <w:r w:rsidR="009C59A4" w:rsidRPr="00C6402B">
        <w:rPr>
          <w:rFonts w:hint="eastAsia"/>
        </w:rPr>
        <w:t>。</w:t>
      </w:r>
      <w:r w:rsidR="009C59A4">
        <w:rPr>
          <w:rFonts w:hint="eastAsia"/>
        </w:rPr>
        <w:t>這一段</w:t>
      </w:r>
      <w:proofErr w:type="gramStart"/>
      <w:r w:rsidR="00890DBD">
        <w:rPr>
          <w:rFonts w:hint="eastAsia"/>
        </w:rPr>
        <w:t>】</w:t>
      </w:r>
      <w:proofErr w:type="gramEnd"/>
    </w:p>
    <w:p w14:paraId="2E7CA34A" w14:textId="77777777" w:rsidR="00F84D67" w:rsidRDefault="00F84D67" w:rsidP="00E76102"/>
    <w:p w14:paraId="62EE367D" w14:textId="651909A6" w:rsidR="00F84D67" w:rsidRDefault="00F84D67" w:rsidP="00E76102">
      <w:r w:rsidRPr="00F84D67">
        <w:t>物體的</w:t>
      </w:r>
      <w:proofErr w:type="gramStart"/>
      <w:r w:rsidRPr="00F84D67">
        <w:t>可供性</w:t>
      </w:r>
      <w:proofErr w:type="gramEnd"/>
      <w:r w:rsidRPr="00F84D67">
        <w:t>，例如攀爬的</w:t>
      </w:r>
      <w:proofErr w:type="gramStart"/>
      <w:r w:rsidRPr="00F84D67">
        <w:t>可供性</w:t>
      </w:r>
      <w:proofErr w:type="gramEnd"/>
      <w:r w:rsidRPr="00F84D67">
        <w:t>，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w:t>
      </w:r>
      <w:proofErr w:type="gramStart"/>
      <w:r w:rsidRPr="0032146B">
        <w:rPr>
          <w:color w:val="EE0000"/>
        </w:rPr>
        <w:t>matches</w:t>
      </w:r>
      <w:proofErr w:type="gramEnd"/>
      <w:r w:rsidRPr="0032146B">
        <w:rPr>
          <w:color w:val="EE0000"/>
        </w:rPr>
        <w:t xml:space="preserve">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proofErr w:type="gramStart"/>
      <w:r w:rsidR="006649D0" w:rsidRPr="0072014C">
        <w:rPr>
          <w:color w:val="156082" w:themeColor="accent1"/>
        </w:rPr>
        <w:t>可供性作為</w:t>
      </w:r>
      <w:proofErr w:type="gramEnd"/>
      <w:r w:rsidR="006649D0" w:rsidRPr="0072014C">
        <w:rPr>
          <w:color w:val="156082" w:themeColor="accent1"/>
        </w:rPr>
        <w:t>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proofErr w:type="gramStart"/>
      <w:r w:rsidR="00CE00BB" w:rsidRPr="000B5048">
        <w:rPr>
          <w:rFonts w:hint="eastAsia"/>
        </w:rPr>
        <w:t>可供性的</w:t>
      </w:r>
      <w:proofErr w:type="gramEnd"/>
      <w:r w:rsidR="00CE00BB" w:rsidRPr="000B5048">
        <w:rPr>
          <w:rFonts w:hint="eastAsia"/>
        </w:rPr>
        <w:t>定義</w:t>
      </w:r>
      <w:r w:rsidR="00CE00BB" w:rsidRPr="000B5048">
        <w:t>從根本上說，</w:t>
      </w:r>
      <w:proofErr w:type="gramStart"/>
      <w:r w:rsidR="00CE00BB" w:rsidRPr="000B5048">
        <w:t>可供</w:t>
      </w:r>
      <w:r w:rsidR="00967ABB" w:rsidRPr="000B5048">
        <w:rPr>
          <w:rFonts w:hint="eastAsia"/>
        </w:rPr>
        <w:t>性</w:t>
      </w:r>
      <w:r w:rsidR="00CE00BB" w:rsidRPr="000B5048">
        <w:t>是</w:t>
      </w:r>
      <w:proofErr w:type="gramEnd"/>
      <w:r w:rsidR="00CE00BB" w:rsidRPr="000B5048">
        <w:t>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proofErr w:type="gramStart"/>
      <w:r w:rsidR="00434D77">
        <w:rPr>
          <w:rFonts w:hint="eastAsia"/>
        </w:rPr>
        <w:t>可供性</w:t>
      </w:r>
      <w:r w:rsidR="00A765D7" w:rsidRPr="00A765D7">
        <w:t>是</w:t>
      </w:r>
      <w:proofErr w:type="gramEnd"/>
      <w:r w:rsidR="00A765D7" w:rsidRPr="00A765D7">
        <w:t>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proofErr w:type="gramStart"/>
      <w:r w:rsidRPr="00AB1198">
        <w:rPr>
          <w:color w:val="EE0000"/>
        </w:rPr>
        <w:t>可供性本身</w:t>
      </w:r>
      <w:proofErr w:type="gramEnd"/>
      <w:r w:rsidRPr="00AB1198">
        <w:rPr>
          <w:color w:val="EE0000"/>
        </w:rPr>
        <w:t>（</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w:t>
      </w:r>
      <w:proofErr w:type="gramStart"/>
      <w:r w:rsidR="00F60A06" w:rsidRPr="00AB1198">
        <w:rPr>
          <w:color w:val="EE0000"/>
        </w:rPr>
        <w:t>不</w:t>
      </w:r>
      <w:proofErr w:type="gramEnd"/>
      <w:r w:rsidR="00F60A06" w:rsidRPr="00AB1198">
        <w:rPr>
          <w:color w:val="EE0000"/>
        </w:rPr>
        <w:t>口渴，仍提供「可飲用」的</w:t>
      </w:r>
      <w:proofErr w:type="gramStart"/>
      <w:r w:rsidR="00F60A06" w:rsidRPr="00AB1198">
        <w:rPr>
          <w:color w:val="EE0000"/>
        </w:rPr>
        <w:t>可供性</w:t>
      </w:r>
      <w:proofErr w:type="gramEnd"/>
      <w:r w:rsidR="00F60A06" w:rsidRPr="00F60A06">
        <w:t>；一顆球即使沒人看見，也提供「可投擲」的</w:t>
      </w:r>
      <w:proofErr w:type="gramStart"/>
      <w:r w:rsidR="00F60A06" w:rsidRPr="00F60A06">
        <w:t>可供性</w:t>
      </w:r>
      <w:proofErr w:type="gramEnd"/>
      <w:r w:rsidR="00F60A06" w:rsidRPr="00F60A06">
        <w:t>；一個坑洞即使被灌木遮蔽，依然具有「可跌落」的</w:t>
      </w:r>
      <w:proofErr w:type="gramStart"/>
      <w:r w:rsidR="00F60A06" w:rsidRPr="00F60A06">
        <w:t>可供性</w:t>
      </w:r>
      <w:proofErr w:type="gramEnd"/>
      <w:r w:rsidR="00F60A06" w:rsidRPr="00F60A06">
        <w:t>。</w:t>
      </w:r>
      <w:proofErr w:type="gramStart"/>
      <w:r w:rsidR="00F60A06" w:rsidRPr="00F60A06">
        <w:t>可供性是否</w:t>
      </w:r>
      <w:proofErr w:type="gramEnd"/>
      <w:r w:rsidR="00F60A06" w:rsidRPr="00F60A06">
        <w:t>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proofErr w:type="gramStart"/>
      <w:r w:rsidRPr="00404E35">
        <w:rPr>
          <w:b/>
          <w:bCs/>
          <w:color w:val="EE0000"/>
        </w:rPr>
        <w:t>可供性不是</w:t>
      </w:r>
      <w:proofErr w:type="gramEnd"/>
      <w:r w:rsidRPr="00404E35">
        <w:rPr>
          <w:b/>
          <w:bCs/>
          <w:color w:val="EE0000"/>
        </w:rPr>
        <w:t>「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gramStart"/>
      <w:r w:rsidRPr="00A46BF2">
        <w:t>The</w:t>
      </w:r>
      <w:proofErr w:type="gram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w:t>
      </w:r>
      <w:proofErr w:type="gramStart"/>
      <w:r w:rsidR="00EF7DBA" w:rsidRPr="00EF7DBA">
        <w:t>可供性</w:t>
      </w:r>
      <w:proofErr w:type="gramEnd"/>
      <w:r w:rsidR="00EF7DBA" w:rsidRPr="00EF7DBA">
        <w:t>（</w:t>
      </w:r>
      <w:r w:rsidR="00EF7DBA" w:rsidRPr="00EF7DBA">
        <w:t>affordance</w:t>
      </w:r>
      <w:r w:rsidR="00EF7DBA" w:rsidRPr="00EF7DBA">
        <w:t>）的實際認知，無疑會受到觀察者的文化、社會背景、經驗和意圖的部分影響。</w:t>
      </w:r>
      <w:proofErr w:type="gramStart"/>
      <w:r w:rsidR="00EF7DBA" w:rsidRPr="00EF7DBA">
        <w:t>像吉布</w:t>
      </w:r>
      <w:proofErr w:type="gramEnd"/>
      <w:r w:rsidR="00EF7DBA" w:rsidRPr="00EF7DBA">
        <w:t>森（</w:t>
      </w:r>
      <w:r w:rsidR="00EF7DBA" w:rsidRPr="00EF7DBA">
        <w:t>Gibson</w:t>
      </w:r>
      <w:r w:rsidR="00EF7DBA" w:rsidRPr="00EF7DBA">
        <w:t>）一樣，我並不認為這些因素是這一概念的核心，而是將文化、經驗等視為突顯某些</w:t>
      </w:r>
      <w:proofErr w:type="gramStart"/>
      <w:r w:rsidR="00EF7DBA" w:rsidRPr="00EF7DBA">
        <w:t>可供性的</w:t>
      </w:r>
      <w:proofErr w:type="gramEnd"/>
      <w:r w:rsidR="00EF7DBA" w:rsidRPr="00EF7DBA">
        <w:t>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proofErr w:type="gramStart"/>
      <w:r w:rsidR="00485ECF" w:rsidRPr="00485ECF">
        <w:t>可供性及</w:t>
      </w:r>
      <w:proofErr w:type="gramEnd"/>
      <w:r w:rsidR="00485ECF" w:rsidRPr="00485ECF">
        <w:t>其相關資訊」與「實際感知」區分開來，讓我們能夠將</w:t>
      </w:r>
      <w:proofErr w:type="gramStart"/>
      <w:r w:rsidR="00485ECF" w:rsidRPr="00485ECF">
        <w:t>可供性視為</w:t>
      </w:r>
      <w:proofErr w:type="gramEnd"/>
      <w:r w:rsidR="00485ECF" w:rsidRPr="00485ECF">
        <w:t>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proofErr w:type="gramStart"/>
      <w:r w:rsidR="007E58B1" w:rsidRPr="00D00036">
        <w:rPr>
          <w:highlight w:val="yellow"/>
        </w:rPr>
        <w:t>可供性的</w:t>
      </w:r>
      <w:proofErr w:type="gramEnd"/>
      <w:r w:rsidR="007E58B1" w:rsidRPr="00D00036">
        <w:rPr>
          <w:highlight w:val="yellow"/>
        </w:rPr>
        <w:t>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proofErr w:type="gramStart"/>
      <w:r w:rsidR="009C1E49" w:rsidRPr="00D00036">
        <w:rPr>
          <w:rFonts w:hint="eastAsia"/>
          <w:highlight w:val="yellow"/>
        </w:rPr>
        <w:t>【</w:t>
      </w:r>
      <w:proofErr w:type="gramEnd"/>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w:t>
      </w:r>
      <w:proofErr w:type="gramStart"/>
      <w:r w:rsidR="000A6869" w:rsidRPr="000A6869">
        <w:t>可供性</w:t>
      </w:r>
      <w:proofErr w:type="gramEnd"/>
      <w:r w:rsidR="000A6869" w:rsidRPr="000A6869">
        <w:t>，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proofErr w:type="gramStart"/>
      <w:r>
        <w:rPr>
          <w:rFonts w:hint="eastAsia"/>
        </w:rPr>
        <w:t>可供性探索</w:t>
      </w:r>
      <w:proofErr w:type="gramEnd"/>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w:t>
      </w:r>
      <w:proofErr w:type="gramStart"/>
      <w:r w:rsidRPr="00F25838">
        <w:rPr>
          <w:color w:val="EE0000"/>
          <w:highlight w:val="yellow"/>
        </w:rPr>
        <w:t>可供性</w:t>
      </w:r>
      <w:proofErr w:type="gramEnd"/>
      <w:r w:rsidRPr="00F25838">
        <w:rPr>
          <w:color w:val="EE0000"/>
          <w:highlight w:val="yellow"/>
        </w:rPr>
        <w:t>」不應只從靜態的感知中理解，某些行動可能需要透過實際的互動、探索</w:t>
      </w:r>
      <w:proofErr w:type="gramStart"/>
      <w:r w:rsidRPr="00F25838">
        <w:rPr>
          <w:color w:val="EE0000"/>
          <w:highlight w:val="yellow"/>
        </w:rPr>
        <w:t>甚至試錯才能</w:t>
      </w:r>
      <w:proofErr w:type="gramEnd"/>
      <w:r w:rsidRPr="00F25838">
        <w:rPr>
          <w:color w:val="EE0000"/>
          <w:highlight w:val="yellow"/>
        </w:rPr>
        <w:t>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proofErr w:type="gramStart"/>
      <w:r w:rsidR="000A7569" w:rsidRPr="000A7569">
        <w:t>可供性的</w:t>
      </w:r>
      <w:proofErr w:type="gramEnd"/>
      <w:r w:rsidR="000A7569" w:rsidRPr="000A7569">
        <w:t>概念可以被擴展，以明確地納入「探索」的過程。例如，圖四所示的</w:t>
      </w:r>
      <w:proofErr w:type="gramStart"/>
      <w:r w:rsidR="000A7569" w:rsidRPr="000A7569">
        <w:t>旋轉式門把</w:t>
      </w:r>
      <w:proofErr w:type="gramEnd"/>
      <w:r w:rsidR="000A7569" w:rsidRPr="000A7569">
        <w:t>表面上似乎提供了「可握住」的</w:t>
      </w:r>
      <w:proofErr w:type="gramStart"/>
      <w:r w:rsidR="000A7569" w:rsidRPr="000A7569">
        <w:t>可供性</w:t>
      </w:r>
      <w:proofErr w:type="gramEnd"/>
      <w:r w:rsidR="000A7569" w:rsidRPr="000A7569">
        <w:t>，但單靠被動觀察大概無法辨認其是否具有「可轉動」或「用來開門」的</w:t>
      </w:r>
      <w:proofErr w:type="gramStart"/>
      <w:r w:rsidR="000A7569" w:rsidRPr="000A7569">
        <w:t>可供性</w:t>
      </w:r>
      <w:proofErr w:type="gramEnd"/>
      <w:r w:rsidR="000A7569" w:rsidRPr="000A7569">
        <w:t>。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w:t>
      </w:r>
      <w:proofErr w:type="gramStart"/>
      <w:r w:rsidR="000A7569" w:rsidRPr="00752976">
        <w:rPr>
          <w:color w:val="EE0000"/>
        </w:rPr>
        <w:t>可供性</w:t>
      </w:r>
      <w:proofErr w:type="gramEnd"/>
      <w:r w:rsidR="000A7569" w:rsidRPr="000A7569">
        <w:t>。</w:t>
      </w:r>
      <w:proofErr w:type="gramStart"/>
      <w:r w:rsidR="000A7569" w:rsidRPr="000A7569">
        <w:t>當門把</w:t>
      </w:r>
      <w:proofErr w:type="gramEnd"/>
      <w:r w:rsidR="000A7569" w:rsidRPr="000A7569">
        <w:t>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w:t>
      </w:r>
      <w:proofErr w:type="gramStart"/>
      <w:r w:rsidR="00593278">
        <w:rPr>
          <w:rFonts w:hint="eastAsia"/>
          <w:color w:val="EE0000"/>
        </w:rPr>
        <w:t>可供性是</w:t>
      </w:r>
      <w:proofErr w:type="gramEnd"/>
      <w:r w:rsidR="00593278">
        <w:rPr>
          <w:rFonts w:hint="eastAsia"/>
          <w:color w:val="EE0000"/>
        </w:rPr>
        <w:t>被探索的</w:t>
      </w:r>
    </w:p>
    <w:p w14:paraId="7C1032F2" w14:textId="77777777" w:rsidR="003F7C4B" w:rsidRDefault="00593278" w:rsidP="00E76102">
      <w:pPr>
        <w:rPr>
          <w:color w:val="EE0000"/>
        </w:rPr>
      </w:pPr>
      <w:r w:rsidRPr="00593278">
        <w:rPr>
          <w:color w:val="EE0000"/>
        </w:rPr>
        <w:t>一般來說，複雜物體的</w:t>
      </w:r>
      <w:proofErr w:type="gramStart"/>
      <w:r w:rsidRPr="00593278">
        <w:rPr>
          <w:color w:val="EE0000"/>
        </w:rPr>
        <w:t>可供性通常</w:t>
      </w:r>
      <w:proofErr w:type="gramEnd"/>
      <w:r w:rsidRPr="00593278">
        <w:rPr>
          <w:color w:val="EE0000"/>
        </w:rPr>
        <w:t>依據它們揭示的活動信息的連續性來進行分組。</w:t>
      </w:r>
      <w:proofErr w:type="gramStart"/>
      <w:r w:rsidRPr="009B0DAF">
        <w:rPr>
          <w:color w:val="EE0000"/>
          <w:highlight w:val="yellow"/>
        </w:rPr>
        <w:t>可供性並不是</w:t>
      </w:r>
      <w:proofErr w:type="gramEnd"/>
      <w:r w:rsidRPr="009B0DAF">
        <w:rPr>
          <w:color w:val="EE0000"/>
          <w:highlight w:val="yellow"/>
        </w:rPr>
        <w:t>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w:t>
      </w:r>
      <w:proofErr w:type="gramStart"/>
      <w:r w:rsidRPr="00EF372F">
        <w:rPr>
          <w:color w:val="EE0000"/>
        </w:rPr>
        <w:t>可供性至</w:t>
      </w:r>
      <w:proofErr w:type="gramEnd"/>
      <w:r w:rsidRPr="00EF372F">
        <w:rPr>
          <w:color w:val="EE0000"/>
        </w:rPr>
        <w:t>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w:t>
      </w:r>
      <w:proofErr w:type="gramStart"/>
      <w:r w:rsidRPr="0002226D">
        <w:t>可供性的</w:t>
      </w:r>
      <w:proofErr w:type="gramEnd"/>
      <w:r w:rsidRPr="0002226D">
        <w:t>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w:t>
      </w:r>
      <w:proofErr w:type="gramStart"/>
      <w:r w:rsidRPr="00966139">
        <w:rPr>
          <w:color w:val="EE0000"/>
        </w:rPr>
        <w:t>可供性的</w:t>
      </w:r>
      <w:proofErr w:type="gramEnd"/>
      <w:r w:rsidRPr="00966139">
        <w:rPr>
          <w:color w:val="EE0000"/>
        </w:rPr>
        <w:t>研究重心放在視覺可見的部分。然而，</w:t>
      </w:r>
      <w:proofErr w:type="gramStart"/>
      <w:r w:rsidRPr="00966139">
        <w:rPr>
          <w:color w:val="EE0000"/>
        </w:rPr>
        <w:t>可供性也</w:t>
      </w:r>
      <w:proofErr w:type="gramEnd"/>
      <w:r w:rsidRPr="00966139">
        <w:rPr>
          <w:color w:val="EE0000"/>
        </w:rPr>
        <w:t>可以透過其他感官來察覺</w:t>
      </w:r>
      <w:r w:rsidRPr="00656D00">
        <w:t>。例如</w:t>
      </w:r>
      <w:proofErr w:type="gramStart"/>
      <w:r w:rsidRPr="00656D00">
        <w:t>旋轉式門把</w:t>
      </w:r>
      <w:proofErr w:type="gramEnd"/>
      <w:r w:rsidRPr="00656D00">
        <w:t>的案例就指出，觸覺資訊是</w:t>
      </w:r>
      <w:proofErr w:type="gramStart"/>
      <w:r w:rsidRPr="00656D00">
        <w:t>可供性極為</w:t>
      </w:r>
      <w:proofErr w:type="gramEnd"/>
      <w:r w:rsidRPr="00656D00">
        <w:t>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w:t>
      </w:r>
      <w:proofErr w:type="gramStart"/>
      <w:r w:rsidR="003710B9" w:rsidRPr="003710B9">
        <w:t>可供性</w:t>
      </w:r>
      <w:proofErr w:type="gramEnd"/>
      <w:r w:rsidR="003710B9" w:rsidRPr="003710B9">
        <w:t>。</w:t>
      </w:r>
      <w:r w:rsidR="00D108C4" w:rsidRPr="00D108C4">
        <w:t>門閂發出的聲音便可能揭示出「可開啟」這項</w:t>
      </w:r>
      <w:proofErr w:type="gramStart"/>
      <w:r w:rsidR="00D108C4" w:rsidRPr="00D108C4">
        <w:t>可供性</w:t>
      </w:r>
      <w:proofErr w:type="gramEnd"/>
      <w:r w:rsidR="00D108C4" w:rsidRPr="00D108C4">
        <w:t>，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proofErr w:type="gramStart"/>
      <w:r w:rsidRPr="0067423B">
        <w:t>可供性這個</w:t>
      </w:r>
      <w:proofErr w:type="gramEnd"/>
      <w:r w:rsidRPr="0067423B">
        <w:t>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w:t>
      </w:r>
      <w:proofErr w:type="gramStart"/>
      <w:r w:rsidRPr="003B4B13">
        <w:t>可供性</w:t>
      </w:r>
      <w:proofErr w:type="gramEnd"/>
      <w:r w:rsidRPr="003B4B13">
        <w:t>，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w:t>
      </w:r>
      <w:proofErr w:type="gramStart"/>
      <w:r w:rsidR="0051719D" w:rsidRPr="0051719D">
        <w:t>可供性為</w:t>
      </w:r>
      <w:proofErr w:type="gramEnd"/>
      <w:r w:rsidR="0051719D" w:rsidRPr="0051719D">
        <w:t>「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proofErr w:type="gramStart"/>
      <w:r w:rsidRPr="00BF5BCB">
        <w:t>可供性與</w:t>
      </w:r>
      <w:proofErr w:type="gramEnd"/>
      <w:r w:rsidRPr="00BF5BCB">
        <w:t>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w:t>
      </w:r>
      <w:proofErr w:type="gramStart"/>
      <w:r w:rsidRPr="00C16F12">
        <w:rPr>
          <w:color w:val="0070C0"/>
        </w:rPr>
        <w:t>可供性</w:t>
      </w:r>
      <w:proofErr w:type="gramEnd"/>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w:t>
      </w:r>
      <w:proofErr w:type="gramStart"/>
      <w:r w:rsidRPr="00C16F12">
        <w:rPr>
          <w:color w:val="0070C0"/>
        </w:rPr>
        <w:t>供性需</w:t>
      </w:r>
      <w:proofErr w:type="gramEnd"/>
      <w:r w:rsidRPr="00C16F12">
        <w:rPr>
          <w:color w:val="0070C0"/>
        </w:rPr>
        <w:t>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w:t>
      </w:r>
      <w:proofErr w:type="gramStart"/>
      <w:r w:rsidRPr="00CA46E5">
        <w:t>可供性理論</w:t>
      </w:r>
      <w:proofErr w:type="gramEnd"/>
      <w:r w:rsidRPr="00CA46E5">
        <w:t>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proofErr w:type="gramStart"/>
      <w:r w:rsidRPr="005A210C">
        <w:t>可供性指</w:t>
      </w:r>
      <w:proofErr w:type="gramEnd"/>
      <w:r w:rsidRPr="005A210C">
        <w:t>的是環境</w:t>
      </w:r>
      <w:proofErr w:type="gramStart"/>
      <w:r w:rsidRPr="005A210C">
        <w:t>中某物的</w:t>
      </w:r>
      <w:proofErr w:type="gramEnd"/>
      <w:r w:rsidRPr="005A210C">
        <w:t>屬性與具備特定能力的行動者之間的互動活動之關聯；而能力則是行動者的屬性與環境中具有</w:t>
      </w:r>
      <w:proofErr w:type="gramStart"/>
      <w:r w:rsidRPr="005A210C">
        <w:t>可供性的</w:t>
      </w:r>
      <w:proofErr w:type="gramEnd"/>
      <w:r w:rsidRPr="005A210C">
        <w:t>事物之間的互動活動的關聯。</w:t>
      </w:r>
      <w:proofErr w:type="gramStart"/>
      <w:r w:rsidRPr="005A210C">
        <w:t>可供性與</w:t>
      </w:r>
      <w:proofErr w:type="gramEnd"/>
      <w:r w:rsidRPr="005A210C">
        <w:t>能力之間的相對性是基本的原則。沒有其中</w:t>
      </w:r>
      <w:proofErr w:type="gramStart"/>
      <w:r w:rsidRPr="005A210C">
        <w:t>一</w:t>
      </w:r>
      <w:proofErr w:type="gramEnd"/>
      <w:r w:rsidRPr="005A210C">
        <w:t>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w:t>
      </w:r>
      <w:proofErr w:type="gramStart"/>
      <w:r w:rsidR="00F42C58" w:rsidRPr="00F42C58">
        <w:t>可供性可以</w:t>
      </w:r>
      <w:proofErr w:type="gramEnd"/>
      <w:r w:rsidR="00F42C58" w:rsidRPr="00F42C58">
        <w:t>理解為其所調節對應之環境條件的存在。這種廣義的</w:t>
      </w:r>
      <w:proofErr w:type="gramStart"/>
      <w:r w:rsidR="00F42C58" w:rsidRPr="00F42C58">
        <w:t>可供性觀點</w:t>
      </w:r>
      <w:proofErr w:type="gramEnd"/>
      <w:r w:rsidR="00F42C58" w:rsidRPr="00F42C58">
        <w:t>包含了被辨識出來的</w:t>
      </w:r>
      <w:proofErr w:type="gramStart"/>
      <w:r w:rsidR="00F42C58" w:rsidRPr="00F42C58">
        <w:t>可供性</w:t>
      </w:r>
      <w:proofErr w:type="gramEnd"/>
      <w:r w:rsidR="00F42C58" w:rsidRPr="00F42C58">
        <w:t>，以及被直接感知的</w:t>
      </w:r>
      <w:proofErr w:type="gramStart"/>
      <w:r w:rsidR="00F42C58" w:rsidRPr="00F42C58">
        <w:t>可供性</w:t>
      </w:r>
      <w:proofErr w:type="gramEnd"/>
      <w:r w:rsidR="00F42C58" w:rsidRPr="00F42C58">
        <w:t>。</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w:t>
      </w:r>
      <w:proofErr w:type="gramStart"/>
      <w:r w:rsidR="00927B68" w:rsidRPr="00927B68">
        <w:t>可供性</w:t>
      </w:r>
      <w:proofErr w:type="gramEnd"/>
      <w:r w:rsidR="00927B68" w:rsidRPr="00927B68">
        <w:t>」</w:t>
      </w:r>
      <w:proofErr w:type="gramStart"/>
      <w:r w:rsidR="00927B68" w:rsidRPr="00927B68">
        <w:t>這個詞指的</w:t>
      </w:r>
      <w:proofErr w:type="gramEnd"/>
      <w:r w:rsidR="00927B68" w:rsidRPr="00927B68">
        <w:t>是，環境中促成特定互動類型所具有的屬性。</w:t>
      </w:r>
    </w:p>
    <w:p w14:paraId="5082059E" w14:textId="508FA007" w:rsidR="00765FAE" w:rsidRDefault="00CA639A" w:rsidP="00CA639A">
      <w:r>
        <w:t xml:space="preserve">In Gibson's view, people and animals are </w:t>
      </w:r>
      <w:proofErr w:type="gramStart"/>
      <w:r>
        <w:t>attuned</w:t>
      </w:r>
      <w:r>
        <w:rPr>
          <w:rFonts w:hint="eastAsia"/>
        </w:rPr>
        <w:t xml:space="preserve"> </w:t>
      </w:r>
      <w:r>
        <w:t xml:space="preserve"> to</w:t>
      </w:r>
      <w:proofErr w:type="gramEnd"/>
      <w:r>
        <w:t xml:space="preserve">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w:t>
      </w:r>
      <w:proofErr w:type="gramStart"/>
      <w:r w:rsidRPr="001404A6">
        <w:rPr>
          <w:rFonts w:hint="eastAsia"/>
          <w:highlight w:val="yellow"/>
        </w:rPr>
        <w:t>可供性的</w:t>
      </w:r>
      <w:proofErr w:type="gramEnd"/>
      <w:r w:rsidRPr="001404A6">
        <w:rPr>
          <w:rFonts w:hint="eastAsia"/>
          <w:highlight w:val="yellow"/>
        </w:rPr>
        <w:t>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w:t>
      </w:r>
      <w:proofErr w:type="gramStart"/>
      <w:r w:rsidR="007E1F8D" w:rsidRPr="007F0483">
        <w:rPr>
          <w:rFonts w:hint="eastAsia"/>
          <w:color w:val="EE0000"/>
          <w:highlight w:val="yellow"/>
        </w:rPr>
        <w:t>可供性</w:t>
      </w:r>
      <w:proofErr w:type="gramEnd"/>
      <w:r w:rsidR="007E1F8D" w:rsidRPr="007F0483">
        <w:rPr>
          <w:rFonts w:hint="eastAsia"/>
          <w:color w:val="EE0000"/>
          <w:highlight w:val="yellow"/>
        </w:rPr>
        <w:t>」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proofErr w:type="gramStart"/>
      <w:r>
        <w:rPr>
          <w:rFonts w:hint="eastAsia"/>
          <w:color w:val="EE0000"/>
        </w:rPr>
        <w:t>可供性與</w:t>
      </w:r>
      <w:proofErr w:type="gramEnd"/>
      <w:r>
        <w:rPr>
          <w:rFonts w:hint="eastAsia"/>
          <w:color w:val="EE0000"/>
        </w:rPr>
        <w:t>能力的概念</w:t>
      </w:r>
    </w:p>
    <w:p w14:paraId="162881D0" w14:textId="0FC145E8" w:rsidR="000E589F" w:rsidRPr="00DC62DF" w:rsidRDefault="000E589F" w:rsidP="000E589F">
      <w:r w:rsidRPr="00DC62DF">
        <w:t xml:space="preserve">I prefer the term ability, although Shaw et al. (1982) </w:t>
      </w:r>
      <w:proofErr w:type="gramStart"/>
      <w:r w:rsidRPr="00DC62DF">
        <w:t>preferred</w:t>
      </w:r>
      <w:r w:rsidRPr="00DC62DF">
        <w:rPr>
          <w:rFonts w:hint="eastAsia"/>
        </w:rPr>
        <w:t xml:space="preserve"> </w:t>
      </w:r>
      <w:r w:rsidRPr="00DC62DF">
        <w:t xml:space="preserve"> to</w:t>
      </w:r>
      <w:proofErr w:type="gramEnd"/>
      <w:r w:rsidRPr="00DC62DF">
        <w:t xml:space="preserve"> coin the term effectivity for that concept. I believe my use </w:t>
      </w:r>
      <w:proofErr w:type="gramStart"/>
      <w:r w:rsidRPr="00DC62DF">
        <w:t>of</w:t>
      </w:r>
      <w:r w:rsidRPr="00DC62DF">
        <w:rPr>
          <w:rFonts w:hint="eastAsia"/>
        </w:rPr>
        <w:t xml:space="preserve"> </w:t>
      </w:r>
      <w:r w:rsidRPr="00DC62DF">
        <w:t xml:space="preserve"> the</w:t>
      </w:r>
      <w:proofErr w:type="gramEnd"/>
      <w:r w:rsidRPr="00DC62DF">
        <w:t xml:space="preserve"> term ability is also synonymous with Snow's (1992) use </w:t>
      </w:r>
      <w:proofErr w:type="gramStart"/>
      <w:r w:rsidRPr="00DC62DF">
        <w:t>of</w:t>
      </w:r>
      <w:r w:rsidRPr="00DC62DF">
        <w:rPr>
          <w:rFonts w:hint="eastAsia"/>
        </w:rPr>
        <w:t xml:space="preserve"> </w:t>
      </w:r>
      <w:r w:rsidRPr="00DC62DF">
        <w:t xml:space="preserve"> the</w:t>
      </w:r>
      <w:proofErr w:type="gramEnd"/>
      <w:r w:rsidRPr="00DC62DF">
        <w:t xml:space="preserv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 xml:space="preserve">Affordances and abilities (or effectivities or aptitudes) are, </w:t>
      </w:r>
      <w:proofErr w:type="gramStart"/>
      <w:r>
        <w:t>in</w:t>
      </w:r>
      <w:r w:rsidR="007A673C">
        <w:rPr>
          <w:rFonts w:hint="eastAsia"/>
        </w:rPr>
        <w:t xml:space="preserve"> </w:t>
      </w:r>
      <w:r>
        <w:t xml:space="preserve"> this</w:t>
      </w:r>
      <w:proofErr w:type="gramEnd"/>
      <w:r>
        <w:t xml:space="preserve"> view, inherently relational. An affordance relates attributes</w:t>
      </w:r>
      <w:r w:rsidR="007A673C">
        <w:rPr>
          <w:rFonts w:hint="eastAsia"/>
        </w:rPr>
        <w:t xml:space="preserve"> </w:t>
      </w:r>
      <w:r>
        <w:t xml:space="preserve">of something in the environment to an interactive activity by </w:t>
      </w:r>
      <w:proofErr w:type="gramStart"/>
      <w:r>
        <w:t>an</w:t>
      </w:r>
      <w:r w:rsidR="007A673C">
        <w:rPr>
          <w:rFonts w:hint="eastAsia"/>
        </w:rPr>
        <w:t xml:space="preserve"> </w:t>
      </w:r>
      <w:r>
        <w:t xml:space="preserve"> agent</w:t>
      </w:r>
      <w:proofErr w:type="gramEnd"/>
      <w:r>
        <w:t xml:space="preserve"> who has some ability, and an ability relates attributes </w:t>
      </w:r>
      <w:proofErr w:type="gramStart"/>
      <w:r>
        <w:t>of</w:t>
      </w:r>
      <w:r w:rsidR="007A673C">
        <w:rPr>
          <w:rFonts w:hint="eastAsia"/>
        </w:rPr>
        <w:t xml:space="preserve"> </w:t>
      </w:r>
      <w:r>
        <w:t xml:space="preserve"> an</w:t>
      </w:r>
      <w:proofErr w:type="gramEnd"/>
      <w:r>
        <w:t xml:space="preserve">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proofErr w:type="gramStart"/>
      <w:r w:rsidRPr="008F1456">
        <w:rPr>
          <w:rFonts w:hint="eastAsia"/>
          <w:color w:val="EE0000"/>
        </w:rPr>
        <w:t>可供性和</w:t>
      </w:r>
      <w:proofErr w:type="gramEnd"/>
      <w:r w:rsidRPr="008F1456">
        <w:rPr>
          <w:rFonts w:hint="eastAsia"/>
          <w:color w:val="EE0000"/>
        </w:rPr>
        <w:t>能力（或有效性或能力）本質上是相互關聯的</w:t>
      </w:r>
      <w:r w:rsidRPr="0063232F">
        <w:rPr>
          <w:rFonts w:hint="eastAsia"/>
        </w:rPr>
        <w:t>。</w:t>
      </w:r>
      <w:proofErr w:type="gramStart"/>
      <w:r w:rsidRPr="008F1456">
        <w:rPr>
          <w:rFonts w:hint="eastAsia"/>
          <w:color w:val="EE0000"/>
          <w:highlight w:val="yellow"/>
        </w:rPr>
        <w:t>可供性將</w:t>
      </w:r>
      <w:proofErr w:type="gramEnd"/>
      <w:r w:rsidRPr="008F1456">
        <w:rPr>
          <w:rFonts w:hint="eastAsia"/>
          <w:color w:val="EE0000"/>
          <w:highlight w:val="yellow"/>
        </w:rPr>
        <w:t>環境</w:t>
      </w:r>
      <w:proofErr w:type="gramStart"/>
      <w:r w:rsidRPr="008F1456">
        <w:rPr>
          <w:rFonts w:hint="eastAsia"/>
          <w:color w:val="EE0000"/>
          <w:highlight w:val="yellow"/>
        </w:rPr>
        <w:t>中某物的</w:t>
      </w:r>
      <w:proofErr w:type="gramEnd"/>
      <w:r w:rsidRPr="008F1456">
        <w:rPr>
          <w:rFonts w:hint="eastAsia"/>
          <w:color w:val="EE0000"/>
          <w:highlight w:val="yellow"/>
        </w:rPr>
        <w:t>屬性與具有某種能力的代理的交互活動聯繫起來</w:t>
      </w:r>
      <w:r w:rsidRPr="0063232F">
        <w:rPr>
          <w:rFonts w:hint="eastAsia"/>
        </w:rPr>
        <w:t>，而</w:t>
      </w:r>
      <w:r w:rsidRPr="008F1456">
        <w:rPr>
          <w:rFonts w:hint="eastAsia"/>
          <w:color w:val="EE0000"/>
        </w:rPr>
        <w:t>能力將代理的屬性與環境中具有某種</w:t>
      </w:r>
      <w:proofErr w:type="gramStart"/>
      <w:r w:rsidRPr="008F1456">
        <w:rPr>
          <w:rFonts w:hint="eastAsia"/>
          <w:color w:val="EE0000"/>
        </w:rPr>
        <w:t>可供性的</w:t>
      </w:r>
      <w:proofErr w:type="gramEnd"/>
      <w:r w:rsidRPr="008F1456">
        <w:rPr>
          <w:rFonts w:hint="eastAsia"/>
          <w:color w:val="EE0000"/>
        </w:rPr>
        <w:t>東西的交互活動聯繫起來</w:t>
      </w:r>
      <w:r w:rsidRPr="0063232F">
        <w:rPr>
          <w:rFonts w:hint="eastAsia"/>
        </w:rPr>
        <w:t>。</w:t>
      </w:r>
      <w:proofErr w:type="gramStart"/>
      <w:r w:rsidRPr="0063232F">
        <w:rPr>
          <w:rFonts w:hint="eastAsia"/>
        </w:rPr>
        <w:t>可供性與</w:t>
      </w:r>
      <w:proofErr w:type="gramEnd"/>
      <w:r w:rsidRPr="0063232F">
        <w:rPr>
          <w:rFonts w:hint="eastAsia"/>
        </w:rPr>
        <w:t>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w:t>
      </w:r>
      <w:proofErr w:type="gramStart"/>
      <w:r w:rsidRPr="0063232F">
        <w:rPr>
          <w:rFonts w:hint="eastAsia"/>
        </w:rPr>
        <w:t>說可供性</w:t>
      </w:r>
      <w:proofErr w:type="gramEnd"/>
      <w:r w:rsidRPr="0063232F">
        <w:rPr>
          <w:rFonts w:hint="eastAsia"/>
        </w:rPr>
        <w:t>依賴主體特徵的情境，是遠遠不夠的。這兩</w:t>
      </w:r>
      <w:proofErr w:type="gramStart"/>
      <w:r w:rsidRPr="0063232F">
        <w:rPr>
          <w:rFonts w:hint="eastAsia"/>
        </w:rPr>
        <w:t>個</w:t>
      </w:r>
      <w:proofErr w:type="gramEnd"/>
      <w:r w:rsidRPr="0063232F">
        <w:rPr>
          <w:rFonts w:hint="eastAsia"/>
        </w:rPr>
        <w:t>概念相互關聯，如果缺少了另一方，它們就</w:t>
      </w:r>
      <w:proofErr w:type="gramStart"/>
      <w:r w:rsidRPr="0063232F">
        <w:rPr>
          <w:rFonts w:hint="eastAsia"/>
        </w:rPr>
        <w:t>無法自洽</w:t>
      </w:r>
      <w:proofErr w:type="gramEnd"/>
      <w:r w:rsidRPr="0063232F">
        <w:rPr>
          <w:rFonts w:hint="eastAsia"/>
        </w:rPr>
        <w:t>，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w:t>
      </w:r>
      <w:proofErr w:type="gramStart"/>
      <w:r w:rsidRPr="005367A2">
        <w:rPr>
          <w:rFonts w:hint="eastAsia"/>
        </w:rPr>
        <w:t>可供性的</w:t>
      </w:r>
      <w:proofErr w:type="gramEnd"/>
      <w:r w:rsidRPr="005367A2">
        <w:rPr>
          <w:rFonts w:hint="eastAsia"/>
        </w:rPr>
        <w:t>概念在研究中得到了發展，當將其視為一種分級屬性，而不是存在或不存在的屬性時，它似乎最有成效。</w:t>
      </w:r>
      <w:proofErr w:type="gramStart"/>
      <w:r w:rsidRPr="005367A2">
        <w:rPr>
          <w:rFonts w:hint="eastAsia"/>
        </w:rPr>
        <w:t>沃倫和</w:t>
      </w:r>
      <w:proofErr w:type="gramEnd"/>
      <w:r w:rsidRPr="005367A2">
        <w:rPr>
          <w:rFonts w:hint="eastAsia"/>
        </w:rPr>
        <w:t>黃（</w:t>
      </w:r>
      <w:r w:rsidRPr="005367A2">
        <w:rPr>
          <w:rFonts w:hint="eastAsia"/>
        </w:rPr>
        <w:t>1987</w:t>
      </w:r>
      <w:r w:rsidRPr="005367A2">
        <w:rPr>
          <w:rFonts w:hint="eastAsia"/>
        </w:rPr>
        <w:t>）提出了一個非常簡單的例子，涉及一個開口的</w:t>
      </w:r>
      <w:proofErr w:type="gramStart"/>
      <w:r w:rsidRPr="005367A2">
        <w:rPr>
          <w:rFonts w:hint="eastAsia"/>
        </w:rPr>
        <w:t>可供性</w:t>
      </w:r>
      <w:proofErr w:type="gramEnd"/>
      <w:r w:rsidRPr="005367A2">
        <w:rPr>
          <w:rFonts w:hint="eastAsia"/>
        </w:rPr>
        <w:t>，它允許一個人從隔板的一側走到另一側。孔徑提供的</w:t>
      </w:r>
      <w:proofErr w:type="gramStart"/>
      <w:r w:rsidRPr="005367A2">
        <w:rPr>
          <w:rFonts w:hint="eastAsia"/>
        </w:rPr>
        <w:t>可供性與其</w:t>
      </w:r>
      <w:proofErr w:type="gramEnd"/>
      <w:r w:rsidRPr="005367A2">
        <w:rPr>
          <w:rFonts w:hint="eastAsia"/>
        </w:rPr>
        <w:t>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w:t>
      </w:r>
      <w:proofErr w:type="gramStart"/>
      <w:r>
        <w:rPr>
          <w:rFonts w:hint="eastAsia"/>
        </w:rPr>
        <w:t>可供性被</w:t>
      </w:r>
      <w:proofErr w:type="gramEnd"/>
      <w:r>
        <w:rPr>
          <w:rFonts w:hint="eastAsia"/>
        </w:rPr>
        <w:t>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 xml:space="preserve">Constraints of this kind are obviously conditional. They </w:t>
      </w:r>
      <w:proofErr w:type="gramStart"/>
      <w:r>
        <w:t>only</w:t>
      </w:r>
      <w:r w:rsidR="005A19AE">
        <w:rPr>
          <w:rFonts w:hint="eastAsia"/>
        </w:rPr>
        <w:t xml:space="preserve"> </w:t>
      </w:r>
      <w:r>
        <w:t xml:space="preserve"> hold</w:t>
      </w:r>
      <w:proofErr w:type="gramEnd"/>
      <w:r>
        <w:t xml:space="preserve"> when participants in the conversation are attuned to </w:t>
      </w:r>
      <w:proofErr w:type="gramStart"/>
      <w:r>
        <w:t>a</w:t>
      </w:r>
      <w:r w:rsidR="005A19AE">
        <w:rPr>
          <w:rFonts w:hint="eastAsia"/>
        </w:rPr>
        <w:t xml:space="preserve"> </w:t>
      </w:r>
      <w:r>
        <w:t xml:space="preserve"> shared</w:t>
      </w:r>
      <w:proofErr w:type="gramEnd"/>
      <w:r>
        <w:t xml:space="preserve"> set of constraints. </w:t>
      </w:r>
      <w:r>
        <w:lastRenderedPageBreak/>
        <w:t xml:space="preserve">Many constraints also depend on </w:t>
      </w:r>
      <w:proofErr w:type="gramStart"/>
      <w:r>
        <w:t>the</w:t>
      </w:r>
      <w:r w:rsidR="005A19AE">
        <w:rPr>
          <w:rFonts w:hint="eastAsia"/>
        </w:rPr>
        <w:t xml:space="preserve"> </w:t>
      </w:r>
      <w:r>
        <w:t xml:space="preserve"> conversational</w:t>
      </w:r>
      <w:proofErr w:type="gramEnd"/>
      <w:r>
        <w:t xml:space="preserve">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w:t>
      </w:r>
      <w:proofErr w:type="gramStart"/>
      <w:r w:rsidR="00C1298B">
        <w:rPr>
          <w:rFonts w:hint="eastAsia"/>
        </w:rPr>
        <w:t>可供性是</w:t>
      </w:r>
      <w:proofErr w:type="gramEnd"/>
      <w:r w:rsidR="00C1298B">
        <w:rPr>
          <w:rFonts w:hint="eastAsia"/>
        </w:rPr>
        <w:t>人與之互動的任何事物的屬性，但要成為我們稱之為</w:t>
      </w:r>
      <w:proofErr w:type="gramStart"/>
      <w:r w:rsidR="00C1298B">
        <w:rPr>
          <w:rFonts w:hint="eastAsia"/>
        </w:rPr>
        <w:t>可供性的</w:t>
      </w:r>
      <w:proofErr w:type="gramEnd"/>
      <w:r w:rsidR="00C1298B">
        <w:rPr>
          <w:rFonts w:hint="eastAsia"/>
        </w:rPr>
        <w:t>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w:t>
      </w:r>
      <w:proofErr w:type="gramStart"/>
      <w:r w:rsidRPr="00685534">
        <w:rPr>
          <w:rFonts w:hint="eastAsia"/>
          <w:color w:val="EE0000"/>
          <w:highlight w:val="yellow"/>
        </w:rPr>
        <w:t>可供性是</w:t>
      </w:r>
      <w:proofErr w:type="gramEnd"/>
      <w:r w:rsidRPr="00685534">
        <w:rPr>
          <w:rFonts w:hint="eastAsia"/>
          <w:color w:val="EE0000"/>
          <w:highlight w:val="yellow"/>
        </w:rPr>
        <w:t>活動的先決條件，我認為，當它們被視為約束條件時，這一點更加清晰。</w:t>
      </w:r>
      <w:r>
        <w:rPr>
          <w:rFonts w:hint="eastAsia"/>
        </w:rPr>
        <w:t>在某種情況下，一個為某些活動提供</w:t>
      </w:r>
      <w:proofErr w:type="gramStart"/>
      <w:r>
        <w:rPr>
          <w:rFonts w:hint="eastAsia"/>
        </w:rPr>
        <w:t>可供性的</w:t>
      </w:r>
      <w:proofErr w:type="gramEnd"/>
      <w:r>
        <w:rPr>
          <w:rFonts w:hint="eastAsia"/>
        </w:rPr>
        <w:t>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w:t>
      </w:r>
      <w:proofErr w:type="gramStart"/>
      <w:r w:rsidRPr="001974A3">
        <w:rPr>
          <w:rFonts w:hint="eastAsia"/>
        </w:rPr>
        <w:t>一</w:t>
      </w:r>
      <w:proofErr w:type="gramEnd"/>
      <w:r w:rsidRPr="001974A3">
        <w:rPr>
          <w:rFonts w:hint="eastAsia"/>
        </w:rPr>
        <w:t>個人正在進行上課的活動，那麼進入教室的行為就是該活動的功能性組成部分。這將使該人注意到環境中可能為其進入教室提供</w:t>
      </w:r>
      <w:proofErr w:type="gramStart"/>
      <w:r w:rsidRPr="001974A3">
        <w:rPr>
          <w:rFonts w:hint="eastAsia"/>
        </w:rPr>
        <w:t>可供性的</w:t>
      </w:r>
      <w:proofErr w:type="gramEnd"/>
      <w:r w:rsidRPr="001974A3">
        <w:rPr>
          <w:rFonts w:hint="eastAsia"/>
        </w:rPr>
        <w:t>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w:t>
      </w:r>
      <w:proofErr w:type="gramStart"/>
      <w:r w:rsidR="004460D5" w:rsidRPr="004460D5">
        <w:rPr>
          <w:rFonts w:hint="eastAsia"/>
          <w:color w:val="EE0000"/>
        </w:rPr>
        <w:t>可供性概念</w:t>
      </w:r>
      <w:proofErr w:type="gramEnd"/>
      <w:r w:rsidR="004460D5" w:rsidRPr="004460D5">
        <w:rPr>
          <w:rFonts w:hint="eastAsia"/>
          <w:color w:val="EE0000"/>
        </w:rPr>
        <w:t>的廣義中，將對</w:t>
      </w:r>
      <w:proofErr w:type="gramStart"/>
      <w:r w:rsidR="004460D5" w:rsidRPr="004460D5">
        <w:rPr>
          <w:rFonts w:hint="eastAsia"/>
          <w:color w:val="EE0000"/>
        </w:rPr>
        <w:t>可供性的</w:t>
      </w:r>
      <w:proofErr w:type="gramEnd"/>
      <w:r w:rsidR="004460D5" w:rsidRPr="004460D5">
        <w:rPr>
          <w:rFonts w:hint="eastAsia"/>
          <w:color w:val="EE0000"/>
        </w:rPr>
        <w:t>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w:t>
      </w:r>
      <w:proofErr w:type="gramStart"/>
      <w:r w:rsidR="007D34D2" w:rsidRPr="007D34D2">
        <w:rPr>
          <w:rFonts w:hint="eastAsia"/>
        </w:rPr>
        <w:t>瑟</w:t>
      </w:r>
      <w:proofErr w:type="gramEnd"/>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w:t>
      </w:r>
      <w:proofErr w:type="gramStart"/>
      <w:r w:rsidRPr="00B0289A">
        <w:t>可供性</w:t>
      </w:r>
      <w:proofErr w:type="gramEnd"/>
      <w:r w:rsidRPr="00B0289A">
        <w:t>」（</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proofErr w:type="gramStart"/>
      <w:r w:rsidRPr="00351C48">
        <w:t>—</w:t>
      </w:r>
      <w:proofErr w:type="gramEnd"/>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w:t>
      </w:r>
      <w:proofErr w:type="gramStart"/>
      <w:r w:rsidRPr="001944A4">
        <w:t>可供性概念</w:t>
      </w:r>
      <w:proofErr w:type="gramEnd"/>
      <w:r w:rsidRPr="001944A4">
        <w:t>正提供這樣的橋梁。</w:t>
      </w:r>
    </w:p>
    <w:p w14:paraId="3C6BA686" w14:textId="15E13686" w:rsidR="00D30ABB" w:rsidRPr="00D30ABB" w:rsidRDefault="00D30ABB" w:rsidP="00D30ABB">
      <w:r w:rsidRPr="00D30ABB">
        <w:t>討論</w:t>
      </w:r>
      <w:r w:rsidRPr="00D30ABB">
        <w:t xml:space="preserve"> Gibson </w:t>
      </w:r>
      <w:r w:rsidRPr="00D30ABB">
        <w:t>的原始</w:t>
      </w:r>
      <w:proofErr w:type="gramStart"/>
      <w:r w:rsidRPr="00D30ABB">
        <w:t>可供性理論</w:t>
      </w:r>
      <w:proofErr w:type="gramEnd"/>
      <w:r w:rsidRPr="00D30ABB">
        <w:t>，指出</w:t>
      </w:r>
      <w:proofErr w:type="gramStart"/>
      <w:r w:rsidRPr="00D30ABB">
        <w:t>可供性是</w:t>
      </w:r>
      <w:proofErr w:type="gramEnd"/>
      <w:r w:rsidRPr="00D30ABB">
        <w:t>行動者與</w:t>
      </w:r>
      <w:proofErr w:type="gramStart"/>
      <w:r w:rsidRPr="00D30ABB">
        <w:t>環境間的關係</w:t>
      </w:r>
      <w:proofErr w:type="gramEnd"/>
      <w:r w:rsidRPr="00D30ABB">
        <w:t>，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w:t>
      </w:r>
      <w:proofErr w:type="gramStart"/>
      <w:r w:rsidRPr="00664EE9">
        <w:rPr>
          <w:color w:val="EE0000"/>
          <w:highlight w:val="yellow"/>
        </w:rPr>
        <w:t>可供性運用</w:t>
      </w:r>
      <w:proofErr w:type="gramEnd"/>
      <w:r w:rsidRPr="00664EE9">
        <w:rPr>
          <w:color w:val="EE0000"/>
          <w:highlight w:val="yellow"/>
        </w:rPr>
        <w:t>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proofErr w:type="gramStart"/>
      <w:r w:rsidRPr="00746E0C">
        <w:t>可供性提供</w:t>
      </w:r>
      <w:proofErr w:type="gramEnd"/>
      <w:r w:rsidRPr="00746E0C">
        <w:t>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that social processes and the ‘properties’ of technological artefacts are </w:t>
      </w:r>
      <w:proofErr w:type="gramStart"/>
      <w:r w:rsidRPr="008E5FC7">
        <w:t>inter</w:t>
      </w:r>
      <w:proofErr w:type="gramEnd"/>
      <w:r w:rsidRPr="008E5FC7">
        <w:t xml:space="preserve">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w:t>
      </w:r>
      <w:proofErr w:type="gramStart"/>
      <w:r w:rsidR="00FD78E3" w:rsidRPr="00FD78E3">
        <w:rPr>
          <w:rFonts w:hint="eastAsia"/>
        </w:rPr>
        <w:t>解釋性文本</w:t>
      </w:r>
      <w:proofErr w:type="gramEnd"/>
      <w:r w:rsidR="00FD78E3" w:rsidRPr="00FD78E3">
        <w:rPr>
          <w:rFonts w:hint="eastAsia"/>
        </w:rPr>
        <w:t>」屬性，也不是從技術的「本質技術」屬性的角度來看待技術，而是從其</w:t>
      </w:r>
      <w:proofErr w:type="gramStart"/>
      <w:r w:rsidR="00FD78E3" w:rsidRPr="00FD78E3">
        <w:rPr>
          <w:rFonts w:hint="eastAsia"/>
        </w:rPr>
        <w:t>可</w:t>
      </w:r>
      <w:r w:rsidR="00FD78E3" w:rsidRPr="00FD78E3">
        <w:rPr>
          <w:rFonts w:hint="eastAsia"/>
        </w:rPr>
        <w:lastRenderedPageBreak/>
        <w:t>供性</w:t>
      </w:r>
      <w:proofErr w:type="gramEnd"/>
      <w:r w:rsidR="00FD78E3" w:rsidRPr="00FD78E3">
        <w:rPr>
          <w:rFonts w:hint="eastAsia"/>
        </w:rPr>
        <w:t>（</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proofErr w:type="gramStart"/>
      <w:r w:rsidR="00FD78E3" w:rsidRPr="00D00036">
        <w:rPr>
          <w:rFonts w:hint="eastAsia"/>
          <w:color w:val="EE0000"/>
          <w:highlight w:val="yellow"/>
        </w:rPr>
        <w:t>可供性是</w:t>
      </w:r>
      <w:proofErr w:type="gramEnd"/>
      <w:r w:rsidR="00FD78E3" w:rsidRPr="00D00036">
        <w:rPr>
          <w:rFonts w:hint="eastAsia"/>
          <w:color w:val="EE0000"/>
          <w:highlight w:val="yellow"/>
        </w:rPr>
        <w:t>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w:t>
      </w:r>
      <w:proofErr w:type="gramStart"/>
      <w:r w:rsidRPr="005F3525">
        <w:rPr>
          <w:rFonts w:hint="eastAsia"/>
        </w:rPr>
        <w:t>具有賦能性</w:t>
      </w:r>
      <w:proofErr w:type="gramEnd"/>
      <w:r w:rsidRPr="005F3525">
        <w:rPr>
          <w:rFonts w:hint="eastAsia"/>
        </w:rPr>
        <w:t>。</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w:t>
      </w:r>
      <w:proofErr w:type="gramStart"/>
      <w:r w:rsidR="003D29B5" w:rsidRPr="005F3525">
        <w:t>Likewise</w:t>
      </w:r>
      <w:proofErr w:type="gramEnd"/>
      <w:r w:rsidR="003D29B5" w:rsidRPr="005F3525">
        <w:t xml:space="preserv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proofErr w:type="gramStart"/>
      <w:r w:rsidR="004E6601" w:rsidRPr="00D6215D">
        <w:rPr>
          <w:rFonts w:hint="eastAsia"/>
          <w:color w:val="EE0000"/>
          <w:highlight w:val="yellow"/>
        </w:rPr>
        <w:t>【</w:t>
      </w:r>
      <w:proofErr w:type="gramEnd"/>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w:t>
      </w:r>
      <w:proofErr w:type="gramStart"/>
      <w:r w:rsidR="00AA7B79" w:rsidRPr="00AA7B79">
        <w:rPr>
          <w:rFonts w:hint="eastAsia"/>
        </w:rPr>
        <w:t>可供性</w:t>
      </w:r>
      <w:proofErr w:type="gramEnd"/>
      <w:r w:rsidR="00AA7B79" w:rsidRPr="00AA7B79">
        <w:rPr>
          <w:rFonts w:hint="eastAsia"/>
        </w:rPr>
        <w:t>，而這些</w:t>
      </w:r>
      <w:proofErr w:type="gramStart"/>
      <w:r w:rsidR="00AA7B79" w:rsidRPr="00AA7B79">
        <w:rPr>
          <w:rFonts w:hint="eastAsia"/>
        </w:rPr>
        <w:t>可供性限制</w:t>
      </w:r>
      <w:proofErr w:type="gramEnd"/>
      <w:r w:rsidR="00AA7B79" w:rsidRPr="00AA7B79">
        <w:rPr>
          <w:rFonts w:hint="eastAsia"/>
        </w:rPr>
        <w:t>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roofErr w:type="gramStart"/>
      <w:r w:rsidRPr="00CB5930">
        <w:t>.Affordances</w:t>
      </w:r>
      <w:proofErr w:type="gramEnd"/>
      <w:r w:rsidRPr="00CB5930">
        <w:t xml:space="preserve">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proofErr w:type="gramStart"/>
      <w:r w:rsidR="0080327E" w:rsidRPr="00962A52">
        <w:rPr>
          <w:rFonts w:hint="eastAsia"/>
          <w:color w:val="EE0000"/>
        </w:rPr>
        <w:t>可供性可能</w:t>
      </w:r>
      <w:proofErr w:type="gramEnd"/>
      <w:r w:rsidR="0080327E" w:rsidRPr="00962A52">
        <w:rPr>
          <w:rFonts w:hint="eastAsia"/>
          <w:color w:val="EE0000"/>
        </w:rPr>
        <w:t>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w:t>
      </w:r>
      <w:proofErr w:type="gramStart"/>
      <w:r w:rsidR="0080327E" w:rsidRPr="00802D2D">
        <w:rPr>
          <w:rFonts w:hint="eastAsia"/>
          <w:color w:val="EE0000"/>
        </w:rPr>
        <w:t>可供性</w:t>
      </w:r>
      <w:proofErr w:type="gramEnd"/>
      <w:r w:rsidR="0080327E" w:rsidRPr="00802D2D">
        <w:rPr>
          <w:rFonts w:hint="eastAsia"/>
          <w:color w:val="EE0000"/>
        </w:rPr>
        <w:t>，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w:t>
      </w:r>
      <w:proofErr w:type="gramStart"/>
      <w:r w:rsidR="00A41C22" w:rsidRPr="00A41C22">
        <w:t>‘</w:t>
      </w:r>
      <w:proofErr w:type="gramEnd"/>
      <w:r w:rsidR="00A41C22" w:rsidRPr="00A41C22">
        <w:t xml:space="preserve">the affordance of something is assumed not to change as the need of the observer changes.The edibility of a substance for an animal does not depend on the hunger of the </w:t>
      </w:r>
      <w:proofErr w:type="gramStart"/>
      <w:r w:rsidR="00A41C22" w:rsidRPr="00A41C22">
        <w:t>animal.The</w:t>
      </w:r>
      <w:proofErr w:type="gramEnd"/>
      <w:r w:rsidR="00A41C22" w:rsidRPr="00A41C22">
        <w:t xml:space="preserve"> walk-on-ability of a surface exists whether or not the animal walks on it’(</w:t>
      </w:r>
      <w:proofErr w:type="gramStart"/>
      <w:r w:rsidR="00A41C22" w:rsidRPr="00A41C22">
        <w:t>ibid.)</w:t>
      </w:r>
      <w:r w:rsidRPr="004F2F4D">
        <w:rPr>
          <w:rFonts w:hint="eastAsia"/>
        </w:rPr>
        <w:t>「</w:t>
      </w:r>
      <w:proofErr w:type="gramEnd"/>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w:t>
      </w:r>
      <w:proofErr w:type="gramStart"/>
      <w:r w:rsidRPr="00504272">
        <w:rPr>
          <w:rFonts w:hint="eastAsia"/>
        </w:rPr>
        <w:t>可供性可以</w:t>
      </w:r>
      <w:proofErr w:type="gramEnd"/>
      <w:r w:rsidRPr="00504272">
        <w:rPr>
          <w:rFonts w:hint="eastAsia"/>
        </w:rPr>
        <w:t>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w:t>
      </w:r>
      <w:proofErr w:type="gramStart"/>
      <w:r w:rsidRPr="007459C1">
        <w:rPr>
          <w:rFonts w:hint="eastAsia"/>
        </w:rPr>
        <w:t>可供性解釋</w:t>
      </w:r>
      <w:proofErr w:type="gramEnd"/>
      <w:r w:rsidRPr="007459C1">
        <w:rPr>
          <w:rFonts w:hint="eastAsia"/>
        </w:rPr>
        <w:t>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w:t>
      </w:r>
      <w:proofErr w:type="gramStart"/>
      <w:r w:rsidR="005C1ABF">
        <w:rPr>
          <w:rFonts w:hint="eastAsia"/>
        </w:rPr>
        <w:t>可供性</w:t>
      </w:r>
      <w:proofErr w:type="gramEnd"/>
      <w:r w:rsidR="005C1ABF">
        <w:rPr>
          <w:rFonts w:hint="eastAsia"/>
        </w:rPr>
        <w:t>，以及感知空間的生態學，但</w:t>
      </w:r>
      <w:proofErr w:type="gramStart"/>
      <w:r w:rsidR="005C1ABF" w:rsidRPr="005C70E2">
        <w:rPr>
          <w:rFonts w:hint="eastAsia"/>
          <w:color w:val="EE0000"/>
        </w:rPr>
        <w:t>可供性當然</w:t>
      </w:r>
      <w:proofErr w:type="gramEnd"/>
      <w:r w:rsidR="005C1ABF" w:rsidRPr="005C70E2">
        <w:rPr>
          <w:rFonts w:hint="eastAsia"/>
          <w:color w:val="EE0000"/>
        </w:rPr>
        <w:t>有很多種類型：自然環境的</w:t>
      </w:r>
      <w:proofErr w:type="gramStart"/>
      <w:r w:rsidR="005C1ABF" w:rsidRPr="005C70E2">
        <w:rPr>
          <w:rFonts w:hint="eastAsia"/>
          <w:color w:val="EE0000"/>
        </w:rPr>
        <w:t>可供性</w:t>
      </w:r>
      <w:proofErr w:type="gramEnd"/>
      <w:r w:rsidR="005C1ABF" w:rsidRPr="005C70E2">
        <w:rPr>
          <w:rFonts w:hint="eastAsia"/>
          <w:color w:val="EE0000"/>
        </w:rPr>
        <w:t>；人工製品的</w:t>
      </w:r>
      <w:proofErr w:type="gramStart"/>
      <w:r w:rsidR="005C1ABF" w:rsidRPr="005C70E2">
        <w:rPr>
          <w:rFonts w:hint="eastAsia"/>
          <w:color w:val="EE0000"/>
        </w:rPr>
        <w:t>可供性</w:t>
      </w:r>
      <w:proofErr w:type="gramEnd"/>
      <w:r w:rsidR="005C1ABF" w:rsidRPr="005C70E2">
        <w:rPr>
          <w:rFonts w:hint="eastAsia"/>
          <w:color w:val="EE0000"/>
        </w:rPr>
        <w:t>；環境中其他物種的</w:t>
      </w:r>
      <w:proofErr w:type="gramStart"/>
      <w:r w:rsidR="005C1ABF" w:rsidRPr="005C70E2">
        <w:rPr>
          <w:rFonts w:hint="eastAsia"/>
          <w:color w:val="EE0000"/>
        </w:rPr>
        <w:t>可供性</w:t>
      </w:r>
      <w:proofErr w:type="gramEnd"/>
      <w:r w:rsidR="005C1ABF">
        <w:rPr>
          <w:rFonts w:hint="eastAsia"/>
        </w:rPr>
        <w:t>；或</w:t>
      </w:r>
      <w:r w:rsidR="005C1ABF" w:rsidRPr="00876A06">
        <w:rPr>
          <w:rFonts w:hint="eastAsia"/>
          <w:color w:val="EE0000"/>
        </w:rPr>
        <w:t>我們自身物種的其他成員的</w:t>
      </w:r>
      <w:proofErr w:type="gramStart"/>
      <w:r w:rsidR="005C1ABF" w:rsidRPr="00876A06">
        <w:rPr>
          <w:rFonts w:hint="eastAsia"/>
          <w:color w:val="EE0000"/>
        </w:rPr>
        <w:t>可供性</w:t>
      </w:r>
      <w:proofErr w:type="gramEnd"/>
      <w:r w:rsidR="005C1ABF">
        <w:rPr>
          <w:rFonts w:hint="eastAsia"/>
        </w:rPr>
        <w:t>；等等。這些</w:t>
      </w:r>
      <w:r w:rsidR="005C1ABF" w:rsidRPr="00C82CD4">
        <w:rPr>
          <w:rFonts w:hint="eastAsia"/>
          <w:color w:val="EE0000"/>
        </w:rPr>
        <w:t>不同的來源</w:t>
      </w:r>
      <w:r w:rsidR="006C51ED" w:rsidRPr="00C82CD4">
        <w:rPr>
          <w:rFonts w:hint="eastAsia"/>
          <w:color w:val="EE0000"/>
        </w:rPr>
        <w:t>的</w:t>
      </w:r>
      <w:proofErr w:type="gramStart"/>
      <w:r w:rsidR="006C51ED" w:rsidRPr="00C82CD4">
        <w:rPr>
          <w:rFonts w:hint="eastAsia"/>
          <w:color w:val="EE0000"/>
        </w:rPr>
        <w:t>可供性</w:t>
      </w:r>
      <w:r w:rsidR="005C1ABF" w:rsidRPr="00C82CD4">
        <w:rPr>
          <w:rFonts w:hint="eastAsia"/>
          <w:color w:val="EE0000"/>
        </w:rPr>
        <w:t>可能</w:t>
      </w:r>
      <w:proofErr w:type="gramEnd"/>
      <w:r w:rsidR="005C1ABF" w:rsidRPr="00C82CD4">
        <w:rPr>
          <w:rFonts w:hint="eastAsia"/>
          <w:color w:val="EE0000"/>
        </w:rPr>
        <w:t>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proofErr w:type="gramStart"/>
      <w:r>
        <w:rPr>
          <w:rFonts w:hint="eastAsia"/>
        </w:rPr>
        <w:t>可供性不只</w:t>
      </w:r>
      <w:proofErr w:type="gramEnd"/>
      <w:r>
        <w:rPr>
          <w:rFonts w:hint="eastAsia"/>
        </w:rPr>
        <w:t>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proofErr w:type="gramStart"/>
      <w:r w:rsidRPr="009D4352">
        <w:rPr>
          <w:rFonts w:hint="eastAsia"/>
        </w:rPr>
        <w:lastRenderedPageBreak/>
        <w:t>可供性不僅</w:t>
      </w:r>
      <w:proofErr w:type="gramEnd"/>
      <w:r w:rsidRPr="009D4352">
        <w:rPr>
          <w:rFonts w:hint="eastAsia"/>
        </w:rPr>
        <w:t>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proofErr w:type="gramStart"/>
      <w:r w:rsidR="002B30B8" w:rsidRPr="000857B7">
        <w:rPr>
          <w:rFonts w:hint="eastAsia"/>
          <w:color w:val="EE0000"/>
        </w:rPr>
        <w:t>可供性可以</w:t>
      </w:r>
      <w:proofErr w:type="gramEnd"/>
      <w:r w:rsidR="002B30B8" w:rsidRPr="000857B7">
        <w:rPr>
          <w:rFonts w:hint="eastAsia"/>
          <w:color w:val="EE0000"/>
        </w:rPr>
        <w:t>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w:t>
      </w:r>
      <w:proofErr w:type="gramStart"/>
      <w:r w:rsidR="002B30B8" w:rsidRPr="00D570F5">
        <w:rPr>
          <w:rFonts w:hint="eastAsia"/>
          <w:color w:val="EE0000"/>
        </w:rPr>
        <w:t>可供性可能</w:t>
      </w:r>
      <w:proofErr w:type="gramEnd"/>
      <w:r w:rsidR="002B30B8" w:rsidRPr="00D570F5">
        <w:rPr>
          <w:rFonts w:hint="eastAsia"/>
          <w:color w:val="EE0000"/>
        </w:rPr>
        <w:t>因物種而異。水面不具備獅子或鱷魚能夠在上面行走的</w:t>
      </w:r>
      <w:proofErr w:type="gramStart"/>
      <w:r w:rsidR="002B30B8" w:rsidRPr="00D570F5">
        <w:rPr>
          <w:rFonts w:hint="eastAsia"/>
          <w:color w:val="EE0000"/>
        </w:rPr>
        <w:t>可供性</w:t>
      </w:r>
      <w:proofErr w:type="gramEnd"/>
      <w:r w:rsidR="002B30B8" w:rsidRPr="00D570F5">
        <w:rPr>
          <w:rFonts w:hint="eastAsia"/>
          <w:color w:val="EE0000"/>
        </w:rPr>
        <w:t>，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w:t>
      </w:r>
      <w:proofErr w:type="gramStart"/>
      <w:r w:rsidR="00815D0F" w:rsidRPr="00815D0F">
        <w:rPr>
          <w:rFonts w:hint="eastAsia"/>
        </w:rPr>
        <w:t>”</w:t>
      </w:r>
      <w:proofErr w:type="gramEnd"/>
      <w:r w:rsidR="00815D0F" w:rsidRPr="00815D0F">
        <w:rPr>
          <w:rFonts w:hint="eastAsia"/>
        </w:rPr>
        <w:t>，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w:t>
      </w:r>
      <w:proofErr w:type="gramStart"/>
      <w:r w:rsidR="001F2F04">
        <w:rPr>
          <w:rFonts w:hint="eastAsia"/>
        </w:rPr>
        <w:t>不</w:t>
      </w:r>
      <w:proofErr w:type="gramEnd"/>
      <w:r w:rsidR="001F2F04">
        <w:rPr>
          <w:rFonts w:hint="eastAsia"/>
        </w:rPr>
        <w:t>總是直接感知，而是需要透過學習</w:t>
      </w:r>
    </w:p>
    <w:p w14:paraId="19602B4E" w14:textId="13C26897" w:rsidR="001F2F04" w:rsidRDefault="001F2F04" w:rsidP="00E76102">
      <w:r>
        <w:rPr>
          <w:rFonts w:hint="eastAsia"/>
        </w:rPr>
        <w:t>舉相機教</w:t>
      </w:r>
      <w:proofErr w:type="gramStart"/>
      <w:r>
        <w:rPr>
          <w:rFonts w:hint="eastAsia"/>
        </w:rPr>
        <w:t>準</w:t>
      </w:r>
      <w:proofErr w:type="gramEnd"/>
      <w:r>
        <w:rPr>
          <w:rFonts w:hint="eastAsia"/>
        </w:rPr>
        <w:t>的例子，若打開了相機膠捲就會傷害底片，</w:t>
      </w:r>
      <w:r w:rsidRPr="005E37ED">
        <w:rPr>
          <w:rFonts w:hint="eastAsia"/>
          <w:color w:val="EE0000"/>
        </w:rPr>
        <w:t>孩子可能會了解到社會和技術規則都限制了相機門的</w:t>
      </w:r>
      <w:proofErr w:type="gramStart"/>
      <w:r w:rsidRPr="005E37ED">
        <w:rPr>
          <w:rFonts w:hint="eastAsia"/>
          <w:color w:val="EE0000"/>
        </w:rPr>
        <w:t>可供性</w:t>
      </w:r>
      <w:proofErr w:type="gramEnd"/>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proofErr w:type="gramStart"/>
      <w:r>
        <w:rPr>
          <w:rFonts w:hint="eastAsia"/>
        </w:rPr>
        <w:t>可供性是</w:t>
      </w:r>
      <w:proofErr w:type="gramEnd"/>
      <w:r>
        <w:rPr>
          <w:rFonts w:hint="eastAsia"/>
        </w:rPr>
        <w:t>可以被設計出來的</w:t>
      </w:r>
    </w:p>
    <w:p w14:paraId="0AB54301" w14:textId="77777777" w:rsidR="002F10EF" w:rsidRDefault="00B51B08" w:rsidP="00E76102">
      <w:r w:rsidRPr="002F10EF">
        <w:rPr>
          <w:color w:val="EE0000"/>
          <w:highlight w:val="yellow"/>
        </w:rPr>
        <w:t>Affordances can also be designed into the artefact.</w:t>
      </w:r>
      <w:proofErr w:type="gramStart"/>
      <w:r w:rsidR="00183999" w:rsidRPr="00183999">
        <w:rPr>
          <w:rFonts w:hint="eastAsia"/>
        </w:rPr>
        <w:t>可供性也</w:t>
      </w:r>
      <w:proofErr w:type="gramEnd"/>
      <w:r w:rsidR="00183999" w:rsidRPr="00183999">
        <w:rPr>
          <w:rFonts w:hint="eastAsia"/>
        </w:rPr>
        <w:t>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w:t>
      </w:r>
      <w:proofErr w:type="gramStart"/>
      <w:r w:rsidRPr="00840D88">
        <w:rPr>
          <w:rFonts w:hint="eastAsia"/>
          <w:color w:val="EE0000"/>
          <w:highlight w:val="yellow"/>
        </w:rPr>
        <w:t>可供性並不</w:t>
      </w:r>
      <w:proofErr w:type="gramEnd"/>
      <w:r w:rsidRPr="00840D88">
        <w:rPr>
          <w:rFonts w:hint="eastAsia"/>
          <w:color w:val="EE0000"/>
          <w:highlight w:val="yellow"/>
        </w:rPr>
        <w:t>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proofErr w:type="gramStart"/>
      <w:r>
        <w:rPr>
          <w:rFonts w:hint="eastAsia"/>
        </w:rPr>
        <w:t>【</w:t>
      </w:r>
      <w:proofErr w:type="gramEnd"/>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w:t>
      </w:r>
      <w:proofErr w:type="gramStart"/>
      <w:r w:rsidRPr="0006266B">
        <w:rPr>
          <w:rFonts w:hint="eastAsia"/>
          <w:color w:val="EE0000"/>
        </w:rPr>
        <w:t>可供性</w:t>
      </w:r>
      <w:proofErr w:type="gramEnd"/>
      <w:r w:rsidRPr="0006266B">
        <w:rPr>
          <w:rFonts w:hint="eastAsia"/>
          <w:color w:val="EE0000"/>
        </w:rPr>
        <w:t>（</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w:t>
      </w:r>
      <w:proofErr w:type="gramStart"/>
      <w:r w:rsidRPr="000077B4">
        <w:rPr>
          <w:b/>
          <w:bCs/>
        </w:rPr>
        <w:t>可供性</w:t>
      </w:r>
      <w:proofErr w:type="gramEnd"/>
      <w:r w:rsidRPr="000077B4">
        <w:rPr>
          <w:b/>
          <w:bCs/>
        </w:rPr>
        <w:t>（</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w:t>
      </w:r>
      <w:proofErr w:type="gramStart"/>
      <w:r w:rsidRPr="000077B4">
        <w:t>可供性</w:t>
      </w:r>
      <w:proofErr w:type="gramEnd"/>
      <w:r w:rsidRPr="000077B4">
        <w:t>，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proofErr w:type="gramStart"/>
      <w:r w:rsidRPr="000077B4">
        <w:rPr>
          <w:b/>
          <w:bCs/>
        </w:rPr>
        <w:t>可供性的</w:t>
      </w:r>
      <w:proofErr w:type="gramEnd"/>
      <w:r w:rsidRPr="000077B4">
        <w:rPr>
          <w:b/>
          <w:bCs/>
        </w:rPr>
        <w:t>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proofErr w:type="gramStart"/>
      <w:r w:rsidRPr="000077B4">
        <w:rPr>
          <w:b/>
          <w:bCs/>
        </w:rPr>
        <w:t>可供性可</w:t>
      </w:r>
      <w:proofErr w:type="gramEnd"/>
      <w:r w:rsidRPr="000077B4">
        <w:rPr>
          <w:b/>
          <w:bCs/>
        </w:rPr>
        <w:t>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proofErr w:type="gramStart"/>
      <w:r w:rsidRPr="000A778D">
        <w:rPr>
          <w:b/>
          <w:bCs/>
        </w:rPr>
        <w:t>可供性定義</w:t>
      </w:r>
      <w:proofErr w:type="gramEnd"/>
      <w:r w:rsidRPr="000A778D">
        <w:rPr>
          <w:b/>
          <w:bCs/>
        </w:rPr>
        <w:t>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w:t>
      </w:r>
      <w:proofErr w:type="gramStart"/>
      <w:r w:rsidRPr="000A778D">
        <w:t>the</w:t>
      </w:r>
      <w:proofErr w:type="gramEnd"/>
      <w:r w:rsidRPr="000A778D">
        <w:t xml:space="preserv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w:t>
      </w:r>
      <w:proofErr w:type="gramStart"/>
      <w:r w:rsidRPr="000A778D">
        <w:rPr>
          <w:b/>
          <w:bCs/>
        </w:rPr>
        <w:t>供性非</w:t>
      </w:r>
      <w:proofErr w:type="gramEnd"/>
      <w:r w:rsidRPr="000A778D">
        <w:rPr>
          <w:b/>
          <w:bCs/>
        </w:rPr>
        <w:t>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proofErr w:type="gramStart"/>
      <w:r w:rsidRPr="000A778D">
        <w:t>可供性存在</w:t>
      </w:r>
      <w:proofErr w:type="gramEnd"/>
      <w:r w:rsidRPr="000A778D">
        <w:t>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w:t>
      </w:r>
      <w:proofErr w:type="gramStart"/>
      <w:r w:rsidRPr="000A778D">
        <w:rPr>
          <w:b/>
          <w:bCs/>
        </w:rPr>
        <w:t>可供性</w:t>
      </w:r>
      <w:proofErr w:type="gramEnd"/>
      <w:r w:rsidRPr="000A778D">
        <w:rPr>
          <w:b/>
          <w:bCs/>
        </w:rPr>
        <w:t>（媒體實踐）：</w:t>
      </w:r>
    </w:p>
    <w:p w14:paraId="56EAA9D2" w14:textId="77777777" w:rsidR="000A778D" w:rsidRPr="000A778D" w:rsidRDefault="000A778D" w:rsidP="000A778D">
      <w:r w:rsidRPr="000A778D">
        <w:t>“</w:t>
      </w:r>
      <w:proofErr w:type="gramStart"/>
      <w:r w:rsidRPr="000A778D">
        <w:t>the</w:t>
      </w:r>
      <w:proofErr w:type="gramEnd"/>
      <w:r w:rsidRPr="000A778D">
        <w:t xml:space="preserv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proofErr w:type="gramStart"/>
      <w:r w:rsidRPr="000E24FD">
        <w:t>—</w:t>
      </w:r>
      <w:proofErr w:type="gramEnd"/>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w:t>
      </w:r>
      <w:proofErr w:type="gramStart"/>
      <w:r w:rsidRPr="004C5719">
        <w:rPr>
          <w:color w:val="0070C0"/>
        </w:rPr>
        <w:t>可供性是</w:t>
      </w:r>
      <w:proofErr w:type="gramEnd"/>
      <w:r w:rsidRPr="004C5719">
        <w:rPr>
          <w:color w:val="0070C0"/>
        </w:rPr>
        <w:t>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 xml:space="preserve">When you first see </w:t>
      </w:r>
      <w:proofErr w:type="gramStart"/>
      <w:r w:rsidRPr="00E45CD9">
        <w:t>something</w:t>
      </w:r>
      <w:proofErr w:type="gramEnd"/>
      <w:r w:rsidRPr="00E45CD9">
        <w:t xml:space="preserve">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w:t>
      </w:r>
      <w:proofErr w:type="gramStart"/>
      <w:r w:rsidRPr="00E45CD9">
        <w:t>觸碰並作出</w:t>
      </w:r>
      <w:proofErr w:type="gramEnd"/>
      <w:r w:rsidRPr="00E45CD9">
        <w:t>反應。因此，</w:t>
      </w:r>
      <w:bookmarkStart w:id="79" w:name="_Hlk199168092"/>
      <w:r w:rsidRPr="00E45CD9">
        <w:t>如果顯示器沒有觸控敏感螢幕，螢幕仍然可以觸碰，但對電腦系統沒有任何影響</w:t>
      </w:r>
      <w:bookmarkEnd w:id="79"/>
      <w:r w:rsidRPr="00E45CD9">
        <w:t>。儘管這種可</w:t>
      </w:r>
      <w:proofErr w:type="gramStart"/>
      <w:r w:rsidRPr="00E45CD9">
        <w:t>觸碰性對於</w:t>
      </w:r>
      <w:proofErr w:type="gramEnd"/>
      <w:r w:rsidRPr="00E45CD9">
        <w:t>讓使用相同螢幕的人指出感興趣的區域有實用價值，但這種可</w:t>
      </w:r>
      <w:proofErr w:type="gramStart"/>
      <w:r w:rsidRPr="00E45CD9">
        <w:t>觸碰性主要</w:t>
      </w:r>
      <w:proofErr w:type="gramEnd"/>
      <w:r w:rsidRPr="00E45CD9">
        <w:t>是為了讓清潔螢幕的公司高興：他們可以賣出大量的紙巾和清潔劑。但這種可</w:t>
      </w:r>
      <w:proofErr w:type="gramStart"/>
      <w:r w:rsidRPr="00E45CD9">
        <w:t>觸碰性對於</w:t>
      </w:r>
      <w:proofErr w:type="gramEnd"/>
      <w:r w:rsidRPr="00E45CD9">
        <w:t>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w:t>
      </w:r>
      <w:proofErr w:type="gramStart"/>
      <w:r w:rsidRPr="00A50599">
        <w:rPr>
          <w:b/>
          <w:bCs/>
          <w:color w:val="EE0000"/>
        </w:rPr>
        <w:t>時會說當他們</w:t>
      </w:r>
      <w:proofErr w:type="gramEnd"/>
      <w:r w:rsidRPr="00A50599">
        <w:rPr>
          <w:b/>
          <w:bCs/>
          <w:color w:val="EE0000"/>
        </w:rPr>
        <w:t>在螢幕上放置一個圖示、游標或其他目標時，就向系統添加了一種「</w:t>
      </w:r>
      <w:proofErr w:type="gramStart"/>
      <w:r w:rsidRPr="00A50599">
        <w:rPr>
          <w:b/>
          <w:bCs/>
          <w:color w:val="EE0000"/>
        </w:rPr>
        <w:t>可供性</w:t>
      </w:r>
      <w:proofErr w:type="gramEnd"/>
      <w:r w:rsidRPr="00A50599">
        <w:rPr>
          <w:b/>
          <w:bCs/>
          <w:color w:val="EE0000"/>
        </w:rPr>
        <w:t>」。</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w:t>
      </w:r>
      <w:proofErr w:type="gramStart"/>
      <w:r w:rsidRPr="00A50599">
        <w:rPr>
          <w:b/>
          <w:bCs/>
        </w:rPr>
        <w:t>可供性概念</w:t>
      </w:r>
      <w:proofErr w:type="gramEnd"/>
      <w:r w:rsidRPr="00A50599">
        <w:rPr>
          <w:b/>
          <w:bCs/>
        </w:rPr>
        <w:t>的誤用。</w:t>
      </w:r>
      <w:proofErr w:type="gramStart"/>
      <w:r w:rsidRPr="00A50599">
        <w:rPr>
          <w:b/>
          <w:bCs/>
        </w:rPr>
        <w:t>可供性本身</w:t>
      </w:r>
      <w:proofErr w:type="gramEnd"/>
      <w:r w:rsidRPr="00A50599">
        <w:rPr>
          <w:b/>
          <w:bCs/>
        </w:rPr>
        <w:t>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w:t>
      </w:r>
      <w:proofErr w:type="gramStart"/>
      <w:r w:rsidRPr="00D848EC">
        <w:rPr>
          <w:b/>
          <w:bCs/>
        </w:rPr>
        <w:t>可供性</w:t>
      </w:r>
      <w:proofErr w:type="gramEnd"/>
      <w:r w:rsidRPr="00D848EC">
        <w:rPr>
          <w:b/>
          <w:bCs/>
        </w:rPr>
        <w:t>；它們只是</w:t>
      </w:r>
      <w:r w:rsidRPr="00D848EC">
        <w:rPr>
          <w:b/>
          <w:bCs/>
          <w:color w:val="EE0000"/>
        </w:rPr>
        <w:t>宣示</w:t>
      </w:r>
      <w:proofErr w:type="gramStart"/>
      <w:r w:rsidRPr="00D848EC">
        <w:rPr>
          <w:b/>
          <w:bCs/>
          <w:color w:val="EE0000"/>
        </w:rPr>
        <w:t>可供性的</w:t>
      </w:r>
      <w:proofErr w:type="gramEnd"/>
      <w:r w:rsidRPr="00D848EC">
        <w:rPr>
          <w:b/>
          <w:bCs/>
          <w:color w:val="EE0000"/>
        </w:rPr>
        <w:t>視覺回饋</w:t>
      </w:r>
      <w:r w:rsidRPr="00D848EC">
        <w:rPr>
          <w:b/>
          <w:bCs/>
        </w:rPr>
        <w:t>，是「可感知的</w:t>
      </w:r>
      <w:proofErr w:type="gramStart"/>
      <w:r w:rsidRPr="00D848EC">
        <w:rPr>
          <w:b/>
          <w:bCs/>
        </w:rPr>
        <w:t>可供性</w:t>
      </w:r>
      <w:proofErr w:type="gramEnd"/>
      <w:r w:rsidRPr="00D848EC">
        <w:rPr>
          <w:b/>
          <w:bCs/>
        </w:rPr>
        <w:t>」。</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proofErr w:type="gramStart"/>
      <w:r w:rsidRPr="00D848EC">
        <w:rPr>
          <w:b/>
          <w:bCs/>
          <w:color w:val="EE0000"/>
        </w:rPr>
        <w:t>可供性</w:t>
      </w:r>
      <w:proofErr w:type="gramEnd"/>
      <w:r w:rsidRPr="00D848EC">
        <w:rPr>
          <w:b/>
          <w:bCs/>
          <w:color w:val="EE0000"/>
        </w:rPr>
        <w:t>、回饋、與可感知的</w:t>
      </w:r>
      <w:proofErr w:type="gramStart"/>
      <w:r w:rsidRPr="00D848EC">
        <w:rPr>
          <w:b/>
          <w:bCs/>
          <w:color w:val="EE0000"/>
        </w:rPr>
        <w:t>可供性</w:t>
      </w:r>
      <w:r w:rsidRPr="00D848EC">
        <w:rPr>
          <w:b/>
          <w:bCs/>
        </w:rPr>
        <w:t>可以</w:t>
      </w:r>
      <w:proofErr w:type="gramEnd"/>
      <w:r w:rsidRPr="00D848EC">
        <w:rPr>
          <w:b/>
          <w:bCs/>
        </w:rPr>
        <w:t>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w:t>
      </w:r>
      <w:proofErr w:type="gramStart"/>
      <w:r w:rsidRPr="00D848EC">
        <w:rPr>
          <w:b/>
          <w:bCs/>
        </w:rPr>
        <w:t>可供性有時</w:t>
      </w:r>
      <w:proofErr w:type="gramEnd"/>
      <w:r w:rsidRPr="00D848EC">
        <w:rPr>
          <w:b/>
          <w:bCs/>
        </w:rPr>
        <w:t>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w:t>
      </w:r>
      <w:proofErr w:type="gramStart"/>
      <w:r w:rsidRPr="0089200A">
        <w:rPr>
          <w:b/>
          <w:bCs/>
        </w:rPr>
        <w:t>可供性有時</w:t>
      </w:r>
      <w:proofErr w:type="gramEnd"/>
      <w:r w:rsidRPr="0089200A">
        <w:rPr>
          <w:b/>
          <w:bCs/>
        </w:rPr>
        <w:t>即使在系統不支援實際</w:t>
      </w:r>
      <w:proofErr w:type="gramStart"/>
      <w:r w:rsidRPr="0089200A">
        <w:rPr>
          <w:b/>
          <w:bCs/>
        </w:rPr>
        <w:t>可供性的</w:t>
      </w:r>
      <w:proofErr w:type="gramEnd"/>
      <w:r w:rsidRPr="0089200A">
        <w:rPr>
          <w:b/>
          <w:bCs/>
        </w:rPr>
        <w:t>情況下也會是有用的</w:t>
      </w:r>
    </w:p>
    <w:p w14:paraId="3F4F75AD" w14:textId="420DE997" w:rsidR="00D12BEA" w:rsidRDefault="00D12BEA" w:rsidP="00BD30E9">
      <w:pPr>
        <w:widowControl/>
        <w:rPr>
          <w:b/>
          <w:bCs/>
        </w:rPr>
      </w:pPr>
      <w:r>
        <w:rPr>
          <w:rFonts w:hint="eastAsia"/>
          <w:b/>
          <w:bCs/>
        </w:rPr>
        <w:t>例如</w:t>
      </w:r>
      <w:proofErr w:type="gramStart"/>
      <w:r w:rsidRPr="0007663B">
        <w:rPr>
          <w:rFonts w:hint="eastAsia"/>
          <w:b/>
          <w:bCs/>
          <w:color w:val="EE0000"/>
        </w:rPr>
        <w:t>不能說有</w:t>
      </w:r>
      <w:proofErr w:type="gramEnd"/>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w:t>
      </w:r>
      <w:proofErr w:type="gramStart"/>
      <w:r w:rsidRPr="0007663B">
        <w:rPr>
          <w:rFonts w:hint="eastAsia"/>
          <w:b/>
          <w:bCs/>
          <w:color w:val="EE0000"/>
        </w:rPr>
        <w:t>可供性</w:t>
      </w:r>
      <w:proofErr w:type="gramEnd"/>
      <w:r w:rsidRPr="0007663B">
        <w:rPr>
          <w:rFonts w:hint="eastAsia"/>
          <w:b/>
          <w:bCs/>
          <w:color w:val="EE0000"/>
        </w:rPr>
        <w:t>，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w:t>
      </w:r>
      <w:proofErr w:type="gramStart"/>
      <w:r w:rsidR="00FD0323" w:rsidRPr="00FD0323">
        <w:rPr>
          <w:b/>
          <w:bCs/>
        </w:rPr>
        <w:t>的光標形狀</w:t>
      </w:r>
      <w:proofErr w:type="gramEnd"/>
      <w:r w:rsidR="00FD0323" w:rsidRPr="00FD0323">
        <w:rPr>
          <w:b/>
          <w:bCs/>
        </w:rPr>
        <w:t>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w:t>
      </w:r>
      <w:proofErr w:type="gramStart"/>
      <w:r w:rsidRPr="00DC0FB8">
        <w:rPr>
          <w:b/>
          <w:bCs/>
        </w:rPr>
        <w:t>Usually</w:t>
      </w:r>
      <w:proofErr w:type="gramEnd"/>
      <w:r w:rsidRPr="00DC0FB8">
        <w:rPr>
          <w:b/>
          <w:bCs/>
        </w:rPr>
        <w:t xml:space="preserve">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w:t>
      </w:r>
      <w:proofErr w:type="gramStart"/>
      <w:r w:rsidRPr="00D40A9B">
        <w:rPr>
          <w:b/>
          <w:bCs/>
          <w:color w:val="EE0000"/>
          <w:highlight w:val="cyan"/>
        </w:rPr>
        <w:t>可供性本身</w:t>
      </w:r>
      <w:proofErr w:type="gramEnd"/>
      <w:r w:rsidRPr="00D40A9B">
        <w:rPr>
          <w:b/>
          <w:bCs/>
          <w:color w:val="EE0000"/>
          <w:highlight w:val="cyan"/>
        </w:rPr>
        <w:t>」，其實它們是「可感知的</w:t>
      </w:r>
      <w:proofErr w:type="gramStart"/>
      <w:r w:rsidRPr="00D40A9B">
        <w:rPr>
          <w:b/>
          <w:bCs/>
          <w:color w:val="EE0000"/>
          <w:highlight w:val="cyan"/>
        </w:rPr>
        <w:t>可供性</w:t>
      </w:r>
      <w:proofErr w:type="gramEnd"/>
      <w:r w:rsidRPr="00D40A9B">
        <w:rPr>
          <w:b/>
          <w:bCs/>
          <w:color w:val="EE0000"/>
          <w:highlight w:val="cyan"/>
        </w:rPr>
        <w:t>」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w:t>
      </w:r>
      <w:proofErr w:type="gramStart"/>
      <w:r w:rsidRPr="00DF0011">
        <w:rPr>
          <w:b/>
          <w:bCs/>
        </w:rPr>
        <w:t>可供性密切相關</w:t>
      </w:r>
      <w:proofErr w:type="gramEnd"/>
      <w:r w:rsidRPr="00DF0011">
        <w:rPr>
          <w:b/>
          <w:bCs/>
        </w:rPr>
        <w:t>：例如，不可能</w:t>
      </w:r>
      <w:proofErr w:type="gramStart"/>
      <w:r w:rsidRPr="00DF0011">
        <w:rPr>
          <w:b/>
          <w:bCs/>
        </w:rPr>
        <w:t>將光標移到</w:t>
      </w:r>
      <w:proofErr w:type="gramEnd"/>
      <w:r w:rsidRPr="00DF0011">
        <w:rPr>
          <w:b/>
          <w:bCs/>
        </w:rPr>
        <w:t>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proofErr w:type="gramStart"/>
      <w:r w:rsidR="00A838A8" w:rsidRPr="00A838A8">
        <w:rPr>
          <w:b/>
          <w:bCs/>
        </w:rPr>
        <w:t>限制光標僅</w:t>
      </w:r>
      <w:proofErr w:type="gramEnd"/>
      <w:r w:rsidR="00A838A8" w:rsidRPr="00A838A8">
        <w:rPr>
          <w:b/>
          <w:bCs/>
        </w:rPr>
        <w:t>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proofErr w:type="gramStart"/>
      <w:r w:rsidRPr="005B54B1">
        <w:rPr>
          <w:b/>
          <w:bCs/>
        </w:rPr>
        <w:t>—</w:t>
      </w:r>
      <w:proofErr w:type="gramEnd"/>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w:t>
      </w:r>
      <w:proofErr w:type="gramStart"/>
      <w:r w:rsidRPr="00A7256B">
        <w:rPr>
          <w:b/>
          <w:bCs/>
        </w:rPr>
        <w:t>桿</w:t>
      </w:r>
      <w:proofErr w:type="gramEnd"/>
      <w:r w:rsidRPr="00A7256B">
        <w:rPr>
          <w:b/>
          <w:bCs/>
        </w:rPr>
        <w:t>、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w:t>
      </w:r>
      <w:proofErr w:type="gramStart"/>
      <w:r w:rsidRPr="004A78B9">
        <w:rPr>
          <w:b/>
          <w:bCs/>
        </w:rPr>
        <w:t>可供性與</w:t>
      </w:r>
      <w:proofErr w:type="gramEnd"/>
      <w:r w:rsidRPr="004A78B9">
        <w:rPr>
          <w:b/>
          <w:bCs/>
        </w:rPr>
        <w:t>感知</w:t>
      </w:r>
      <w:proofErr w:type="gramStart"/>
      <w:r w:rsidRPr="004A78B9">
        <w:rPr>
          <w:b/>
          <w:bCs/>
        </w:rPr>
        <w:t>可供性</w:t>
      </w:r>
      <w:proofErr w:type="gramEnd"/>
      <w:r w:rsidRPr="004A78B9">
        <w:rPr>
          <w:b/>
          <w:bCs/>
        </w:rPr>
        <w:t>，也不要將</w:t>
      </w:r>
      <w:proofErr w:type="gramStart"/>
      <w:r w:rsidRPr="004A78B9">
        <w:rPr>
          <w:b/>
          <w:bCs/>
        </w:rPr>
        <w:t>可供性與</w:t>
      </w:r>
      <w:proofErr w:type="gramEnd"/>
      <w:r w:rsidRPr="004A78B9">
        <w:rPr>
          <w:b/>
          <w:bCs/>
        </w:rPr>
        <w:t>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proofErr w:type="gramStart"/>
      <w:r w:rsidRPr="004A78B9">
        <w:rPr>
          <w:b/>
          <w:bCs/>
          <w:color w:val="EE0000"/>
        </w:rPr>
        <w:t>可供性反映</w:t>
      </w:r>
      <w:proofErr w:type="gramEnd"/>
      <w:r w:rsidRPr="004A78B9">
        <w:rPr>
          <w:b/>
          <w:bCs/>
          <w:color w:val="EE0000"/>
        </w:rPr>
        <w:t>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w:t>
      </w:r>
      <w:proofErr w:type="gramStart"/>
      <w:r w:rsidRPr="004A78B9">
        <w:rPr>
          <w:b/>
          <w:bCs/>
          <w:color w:val="EE0000"/>
        </w:rPr>
        <w:t>可供性</w:t>
      </w:r>
      <w:proofErr w:type="gramEnd"/>
      <w:r w:rsidRPr="004A78B9">
        <w:rPr>
          <w:b/>
          <w:bCs/>
          <w:color w:val="EE0000"/>
        </w:rPr>
        <w:t>，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w:t>
      </w:r>
      <w:proofErr w:type="gramStart"/>
      <w:r w:rsidRPr="000D6291">
        <w:rPr>
          <w:b/>
          <w:bCs/>
        </w:rPr>
        <w:t>可供性</w:t>
      </w:r>
      <w:proofErr w:type="gramEnd"/>
      <w:r w:rsidRPr="000D6291">
        <w:rPr>
          <w:b/>
          <w:bCs/>
        </w:rPr>
        <w:t>（</w:t>
      </w:r>
      <w:r w:rsidRPr="000D6291">
        <w:rPr>
          <w:b/>
          <w:bCs/>
        </w:rPr>
        <w:t>real affordance</w:t>
      </w:r>
      <w:r w:rsidRPr="000D6291">
        <w:rPr>
          <w:b/>
          <w:bCs/>
        </w:rPr>
        <w:t>）：客觀存在於物與行動者</w:t>
      </w:r>
      <w:proofErr w:type="gramStart"/>
      <w:r w:rsidRPr="000D6291">
        <w:rPr>
          <w:b/>
          <w:bCs/>
        </w:rPr>
        <w:t>之間，</w:t>
      </w:r>
      <w:proofErr w:type="gramEnd"/>
      <w:r w:rsidRPr="000D6291">
        <w:rPr>
          <w:b/>
          <w:bCs/>
        </w:rPr>
        <w:t>無需感知也存在。</w:t>
      </w:r>
    </w:p>
    <w:p w14:paraId="5F281790" w14:textId="77777777" w:rsidR="000D6291" w:rsidRPr="000D6291" w:rsidRDefault="000D6291" w:rsidP="000D6291">
      <w:pPr>
        <w:widowControl/>
        <w:numPr>
          <w:ilvl w:val="0"/>
          <w:numId w:val="6"/>
        </w:numPr>
        <w:rPr>
          <w:b/>
          <w:bCs/>
        </w:rPr>
      </w:pPr>
      <w:r w:rsidRPr="000D6291">
        <w:rPr>
          <w:b/>
          <w:bCs/>
        </w:rPr>
        <w:t>感知</w:t>
      </w:r>
      <w:proofErr w:type="gramStart"/>
      <w:r w:rsidRPr="000D6291">
        <w:rPr>
          <w:b/>
          <w:bCs/>
        </w:rPr>
        <w:t>可供性</w:t>
      </w:r>
      <w:proofErr w:type="gramEnd"/>
      <w:r w:rsidRPr="000D6291">
        <w:rPr>
          <w:b/>
          <w:bCs/>
        </w:rPr>
        <w:t>（</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w:t>
      </w:r>
      <w:proofErr w:type="gramStart"/>
      <w:r w:rsidRPr="000D6291">
        <w:rPr>
          <w:b/>
          <w:bCs/>
        </w:rPr>
        <w:t>可供性變得</w:t>
      </w:r>
      <w:proofErr w:type="gramEnd"/>
      <w:r w:rsidRPr="000D6291">
        <w:rPr>
          <w:b/>
          <w:bCs/>
        </w:rPr>
        <w:t>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w:t>
      </w:r>
      <w:proofErr w:type="gramStart"/>
      <w:r w:rsidRPr="000D6291">
        <w:rPr>
          <w:b/>
          <w:bCs/>
        </w:rPr>
        <w:t>可供性減少</w:t>
      </w:r>
      <w:proofErr w:type="gramEnd"/>
      <w:r w:rsidRPr="000D6291">
        <w:rPr>
          <w:b/>
          <w:bCs/>
        </w:rPr>
        <w:t>，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實，也是行為的一個事實。它既是物理的，也是心理的，但又不是兩者。</w:t>
      </w:r>
      <w:proofErr w:type="gramStart"/>
      <w:r w:rsidR="00944118" w:rsidRPr="00944118">
        <w:t>可供性同時</w:t>
      </w:r>
      <w:proofErr w:type="gramEnd"/>
      <w:r w:rsidR="00944118" w:rsidRPr="00944118">
        <w:t>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w:t>
      </w:r>
      <w:proofErr w:type="gramStart"/>
      <w:r w:rsidRPr="00864168">
        <w:rPr>
          <w:color w:val="0070C0"/>
        </w:rPr>
        <w:t>可供性</w:t>
      </w:r>
      <w:proofErr w:type="gramEnd"/>
      <w:r w:rsidRPr="00864168">
        <w:rPr>
          <w:color w:val="0070C0"/>
        </w:rPr>
        <w:t>，但仍然是其情境的產物</w:t>
      </w:r>
      <w:r w:rsidRPr="00644404">
        <w:t>。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w:t>
      </w:r>
      <w:proofErr w:type="gramStart"/>
      <w:r w:rsidRPr="0055300C">
        <w:t>資源間的</w:t>
      </w:r>
      <w:r>
        <w:rPr>
          <w:rFonts w:hint="eastAsia"/>
        </w:rPr>
        <w:t>整合</w:t>
      </w:r>
      <w:proofErr w:type="gramEnd"/>
      <w:r>
        <w:rPr>
          <w:rFonts w:hint="eastAsia"/>
        </w:rPr>
        <w:t>、</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Gioia &amp; Chittipeddi,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r w:rsidRPr="00B63179">
        <w:t>Giddens,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w:t>
      </w:r>
      <w:proofErr w:type="gramStart"/>
      <w:r w:rsidRPr="00405BE8">
        <w:t>壎</w:t>
      </w:r>
      <w:proofErr w:type="gramEnd"/>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w:t>
      </w:r>
      <w:r w:rsidRPr="00405BE8">
        <w:lastRenderedPageBreak/>
        <w:t>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58111909" w14:textId="6E2B62BE"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w:t>
      </w:r>
      <w:proofErr w:type="gramStart"/>
      <w:r w:rsidRPr="007A19FB">
        <w:t>Phillips</w:t>
      </w:r>
      <w:r w:rsidRPr="007A19FB">
        <w:rPr>
          <w:rFonts w:hint="eastAsia"/>
        </w:rPr>
        <w:t>  </w:t>
      </w:r>
      <w:r w:rsidRPr="007A19FB">
        <w:t>A</w:t>
      </w:r>
      <w:proofErr w:type="gramEnd"/>
      <w:r w:rsidRPr="007A19FB">
        <w:t>.Gawer</w:t>
      </w:r>
      <w:r w:rsidRPr="007A19FB">
        <w:t>，</w:t>
      </w:r>
      <w:proofErr w:type="gramStart"/>
      <w:r w:rsidRPr="007A19FB">
        <w:t>N.Phillips</w:t>
      </w:r>
      <w:proofErr w:type="gram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nk.springer.com/article/10.1007/s11846-021-00441-4</w:t>
        </w:r>
      </w:hyperlink>
    </w:p>
    <w:p w14:paraId="37F27063" w14:textId="62F06938" w:rsidR="00ED44C7" w:rsidRPr="00ED44C7" w:rsidRDefault="00ED44C7">
      <w:pPr>
        <w:pStyle w:val="af"/>
        <w:ind w:firstLine="480"/>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4C736F" w14:textId="77777777" w:rsidR="00CB3BB4" w:rsidRDefault="00CB3BB4" w:rsidP="00BB47A4">
      <w:pPr>
        <w:spacing w:after="0" w:line="240" w:lineRule="auto"/>
      </w:pPr>
      <w:r>
        <w:separator/>
      </w:r>
    </w:p>
  </w:endnote>
  <w:endnote w:type="continuationSeparator" w:id="0">
    <w:p w14:paraId="3506F26F" w14:textId="77777777" w:rsidR="00CB3BB4" w:rsidRDefault="00CB3BB4"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336465" w14:textId="77777777" w:rsidR="00CB3BB4" w:rsidRDefault="00CB3BB4" w:rsidP="00BB47A4">
      <w:pPr>
        <w:spacing w:after="0" w:line="240" w:lineRule="auto"/>
      </w:pPr>
      <w:r>
        <w:separator/>
      </w:r>
    </w:p>
  </w:footnote>
  <w:footnote w:type="continuationSeparator" w:id="0">
    <w:p w14:paraId="12BC92CD" w14:textId="77777777" w:rsidR="00CB3BB4" w:rsidRDefault="00CB3BB4"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30A"/>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5AF"/>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6F0"/>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2C73"/>
    <w:rsid w:val="0021725F"/>
    <w:rsid w:val="00220774"/>
    <w:rsid w:val="002207F7"/>
    <w:rsid w:val="00220B80"/>
    <w:rsid w:val="002212CC"/>
    <w:rsid w:val="00221C67"/>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6DCA"/>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4472"/>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63A3"/>
    <w:rsid w:val="002A7319"/>
    <w:rsid w:val="002B0200"/>
    <w:rsid w:val="002B1CCE"/>
    <w:rsid w:val="002B1D6E"/>
    <w:rsid w:val="002B30B8"/>
    <w:rsid w:val="002B3D1D"/>
    <w:rsid w:val="002B7189"/>
    <w:rsid w:val="002B7BC4"/>
    <w:rsid w:val="002B7C92"/>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410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5D2"/>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3847"/>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27F"/>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78"/>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002"/>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187D"/>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207A"/>
    <w:rsid w:val="00883B64"/>
    <w:rsid w:val="008867AE"/>
    <w:rsid w:val="00890DBD"/>
    <w:rsid w:val="00890E14"/>
    <w:rsid w:val="0089200A"/>
    <w:rsid w:val="008920AE"/>
    <w:rsid w:val="00892414"/>
    <w:rsid w:val="008927DA"/>
    <w:rsid w:val="0089634D"/>
    <w:rsid w:val="008A2E93"/>
    <w:rsid w:val="008A3F87"/>
    <w:rsid w:val="008A4A1D"/>
    <w:rsid w:val="008A5D8F"/>
    <w:rsid w:val="008A66B3"/>
    <w:rsid w:val="008B0D45"/>
    <w:rsid w:val="008B172F"/>
    <w:rsid w:val="008B4171"/>
    <w:rsid w:val="008B4BBD"/>
    <w:rsid w:val="008B4D14"/>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948AB"/>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3225"/>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E73FF"/>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765"/>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2778E"/>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BF74D6"/>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211"/>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778F7"/>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3BB4"/>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3B6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499"/>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B93"/>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scholar.google.com/citations?user=-rxuqEIAAAAJ&amp;hl=zh-TW&amp;oi=sra"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hyperlink" Target="https://sms.onlinelibrary.wiley.com/doi/full/10.1002/smj.2904" TargetMode="External"/><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authored-by/Shen/Lei" TargetMode="External"/><Relationship Id="rId22" Type="http://schemas.microsoft.com/office/2018/08/relationships/commentsExtensible" Target="commentsExtensible.xml"/><Relationship Id="rId43"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118"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150" Type="http://schemas.openxmlformats.org/officeDocument/2006/relationships/hyperlink" Target="https://link.springer.com/article/10.1007/s12525-019-00377-4" TargetMode="External"/><Relationship Id="rId155" Type="http://schemas.openxmlformats.org/officeDocument/2006/relationships/hyperlink" Target="https://onlinelibrary.wiley.com/authored-by/Frattini/Federico"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hyperlink" Target="https://sms.onlinelibrary.wiley.com/doi/full/10.1002/smj.2904" TargetMode="External"/><Relationship Id="rId201" Type="http://schemas.openxmlformats.org/officeDocument/2006/relationships/hyperlink" Target="https://onlinelibrary.wiley.com/doi/full/10.1111/jpim.12562" TargetMode="External"/><Relationship Id="rId222" Type="http://schemas.openxmlformats.org/officeDocument/2006/relationships/hyperlink" Target="https://onlinelibrary.wiley.com/doi/abs/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onlinelibrary.wiley.com/authored-by/Zhang/Xi"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doi/full/10.1111/jpim.12562" TargetMode="External"/><Relationship Id="rId233" Type="http://schemas.openxmlformats.org/officeDocument/2006/relationships/image" Target="media/image9.png"/><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link.springer.com/article/10.1007/s12525-019-00377-4" TargetMode="External"/><Relationship Id="rId130" Type="http://schemas.openxmlformats.org/officeDocument/2006/relationships/image" Target="media/image4.png"/><Relationship Id="rId135" Type="http://schemas.openxmlformats.org/officeDocument/2006/relationships/hyperlink" Target="https://link.springer.com/article/10.1007/s12525-019-00377-4" TargetMode="External"/><Relationship Id="rId151" Type="http://schemas.openxmlformats.org/officeDocument/2006/relationships/hyperlink" Target="https://link.springer.com/article/10.1007/s12525-019-00377-4" TargetMode="External"/><Relationship Id="rId156" Type="http://schemas.openxmlformats.org/officeDocument/2006/relationships/hyperlink" Target="https://onlinelibrary.wiley.com/authored-by/Petruzzelli/Antonio+Messeni"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sms.onlinelibrary.wiley.com/doi/full/10.1002/smj.2904" TargetMode="External"/><Relationship Id="rId228" Type="http://schemas.openxmlformats.org/officeDocument/2006/relationships/hyperlink" Target="https://sms.onlinelibrary.wiley.com/doi/full/10.1002/smj.2904" TargetMode="Externa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www.sciencedirect.com/topics/social-sciences/user-behaviour"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doi/full/10.1111/jpim.12562" TargetMode="External"/><Relationship Id="rId218" Type="http://schemas.openxmlformats.org/officeDocument/2006/relationships/hyperlink" Target="https://onlinelibrary.wiley.com/authored-by/Liu/Hongda"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image" Target="media/image5.png"/><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authored-by/Neirotti/Paolo"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152" Type="http://schemas.openxmlformats.org/officeDocument/2006/relationships/hyperlink" Target="https://link.springer.com/article/10.1007/s12525-019-00377-4"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openxmlformats.org/officeDocument/2006/relationships/hyperlink" Target="https://pubsonline.informs.org/doi/abs/10.1287/mnsc.1070.0712" TargetMode="External"/><Relationship Id="rId19" Type="http://schemas.openxmlformats.org/officeDocument/2006/relationships/comments" Target="comments.xml"/><Relationship Id="rId224" Type="http://schemas.openxmlformats.org/officeDocument/2006/relationships/hyperlink" Target="https://sms.onlinelibrary.wiley.com/doi/full/10.1002/smj.2904" TargetMode="External"/><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www.sciencedirect.com/topics/computer-science/mobile-operating-system"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hyperlink" Target="https://link.springer.com/article/10.1007/s12525-019-00377-4" TargetMode="External"/><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www.webofscience.com/wos/woscc/full-record/WOS:000438004100001" TargetMode="External"/><Relationship Id="rId3" Type="http://schemas.openxmlformats.org/officeDocument/2006/relationships/settings" Target="settings.xml"/><Relationship Id="rId214" Type="http://schemas.openxmlformats.org/officeDocument/2006/relationships/hyperlink" Target="https://onlinelibrary.wiley.com/doi/full/10.1111/jpim.12562" TargetMode="External"/><Relationship Id="rId230" Type="http://schemas.openxmlformats.org/officeDocument/2006/relationships/image" Target="media/image6.png"/><Relationship Id="rId235" Type="http://schemas.microsoft.com/office/2011/relationships/people" Target="people.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onlinelibrary.wiley.com/authored-by/Mao/Ji%E2%80%90Ye"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link.springer.com/article/10.1007/s12525-019-00377-4"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www.webofscience.com/wos/woscc/full-record/WOS:000438004100001" TargetMode="External"/><Relationship Id="rId225" Type="http://schemas.openxmlformats.org/officeDocument/2006/relationships/hyperlink" Target="https://sms.onlinelibrary.wiley.com/doi/full/10.1002/smj.2904" TargetMode="External"/><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hyperlink" Target="https://link.springer.com/article/10.1007/s12525-019-00377-4"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111/jpim.12562" TargetMode="External"/><Relationship Id="rId236" Type="http://schemas.openxmlformats.org/officeDocument/2006/relationships/theme" Target="theme/theme1.xml"/><Relationship Id="rId26" Type="http://schemas.openxmlformats.org/officeDocument/2006/relationships/hyperlink" Target="https://onlinelibrary.wiley.com/doi/full/10.1111/isj.12193" TargetMode="External"/><Relationship Id="rId231" Type="http://schemas.openxmlformats.org/officeDocument/2006/relationships/image" Target="media/image7.png"/><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authored-by/Appio/Francesco+Paolo"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onlinelibrary.wiley.com/doi/full/10.1002/mde.3507?saml_referrer"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www.sciencedirect.com/topics/social-sciences/user-behaviour"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 Id="rId232" Type="http://schemas.openxmlformats.org/officeDocument/2006/relationships/image" Target="media/image8.png"/><Relationship Id="rId27"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9" Type="http://schemas.openxmlformats.org/officeDocument/2006/relationships/hyperlink" Target="https://www.sciencedirect.com/topics/social-sciences/digital-innovation" TargetMode="External"/><Relationship Id="rId113"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10</TotalTime>
  <Pages>147</Pages>
  <Words>37444</Words>
  <Characters>213437</Characters>
  <Application>Microsoft Office Word</Application>
  <DocSecurity>0</DocSecurity>
  <Lines>1778</Lines>
  <Paragraphs>500</Paragraphs>
  <ScaleCrop>false</ScaleCrop>
  <Company/>
  <LinksUpToDate>false</LinksUpToDate>
  <CharactersWithSpaces>25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46</cp:revision>
  <dcterms:created xsi:type="dcterms:W3CDTF">2025-05-23T05:28:00Z</dcterms:created>
  <dcterms:modified xsi:type="dcterms:W3CDTF">2025-06-04T11:48:00Z</dcterms:modified>
</cp:coreProperties>
</file>